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F1C475" w14:textId="6961EF3C" w:rsidR="00EC5D98" w:rsidRPr="006755AF" w:rsidRDefault="003A600E" w:rsidP="003A600E">
      <w:pPr>
        <w:jc w:val="center"/>
        <w:rPr>
          <w:sz w:val="28"/>
          <w:szCs w:val="28"/>
        </w:rPr>
      </w:pPr>
      <w:r w:rsidRPr="006755AF">
        <w:rPr>
          <w:sz w:val="28"/>
          <w:szCs w:val="28"/>
        </w:rPr>
        <w:t>Epistasis Tool Comparison</w:t>
      </w:r>
    </w:p>
    <w:p w14:paraId="0FB739F6" w14:textId="18A9D019" w:rsidR="003A600E" w:rsidRDefault="003A600E" w:rsidP="003A600E">
      <w:r>
        <w:t>Compared epistasis detection tools for quantitative phenotype.</w:t>
      </w:r>
    </w:p>
    <w:p w14:paraId="502AB43F" w14:textId="541E9EEE" w:rsidR="003A600E" w:rsidRDefault="003A600E" w:rsidP="003A600E">
      <w:r>
        <w:t>Currently the tools are: Plink’s Epistasis</w:t>
      </w:r>
      <w:r w:rsidR="008C4F2D">
        <w:t>, Plink’s Boost (Discretized Phenotype)</w:t>
      </w:r>
      <w:r>
        <w:t>, Matrix Epistasis, MIDESP</w:t>
      </w:r>
      <w:r w:rsidR="008C4F2D">
        <w:t>, MDR (Discretized Phenotype), QMDR</w:t>
      </w:r>
      <w:r w:rsidR="006158E2">
        <w:t>, EpiSNP</w:t>
      </w:r>
      <w:r w:rsidR="00AA0A43">
        <w:t>,</w:t>
      </w:r>
      <w:r w:rsidR="00F00229">
        <w:t xml:space="preserve"> and</w:t>
      </w:r>
      <w:r w:rsidR="00AA0A43">
        <w:t xml:space="preserve"> REMMA</w:t>
      </w:r>
      <w:r w:rsidR="006158E2">
        <w:t xml:space="preserve">. </w:t>
      </w:r>
    </w:p>
    <w:p w14:paraId="2C1B0CF8" w14:textId="2BC8BAA3" w:rsidR="003A600E" w:rsidRDefault="003A600E" w:rsidP="003A600E">
      <w:r>
        <w:t xml:space="preserve">A report </w:t>
      </w:r>
      <w:r w:rsidR="001E301D">
        <w:t xml:space="preserve">with results and brief discussion </w:t>
      </w:r>
      <w:r>
        <w:t xml:space="preserve">was generated for each tool. </w:t>
      </w:r>
    </w:p>
    <w:p w14:paraId="05AA321A" w14:textId="7F047A5E" w:rsidR="003A600E" w:rsidRDefault="003A600E" w:rsidP="003A600E">
      <w:r>
        <w:t>The goal of this document is to compare the performance of all the included tools.</w:t>
      </w:r>
    </w:p>
    <w:p w14:paraId="08148D07" w14:textId="4B2FEBA6" w:rsidR="001373E3" w:rsidRDefault="001373E3" w:rsidP="003A600E"/>
    <w:sdt>
      <w:sdtPr>
        <w:rPr>
          <w:rFonts w:asciiTheme="minorHAnsi" w:eastAsiaTheme="minorHAnsi" w:hAnsiTheme="minorHAnsi" w:cstheme="minorBidi"/>
          <w:color w:val="auto"/>
          <w:kern w:val="2"/>
          <w:sz w:val="22"/>
          <w:szCs w:val="22"/>
          <w14:ligatures w14:val="standardContextual"/>
        </w:rPr>
        <w:id w:val="-1471663534"/>
        <w:docPartObj>
          <w:docPartGallery w:val="Table of Contents"/>
          <w:docPartUnique/>
        </w:docPartObj>
      </w:sdtPr>
      <w:sdtEndPr>
        <w:rPr>
          <w:b/>
          <w:bCs/>
          <w:noProof/>
        </w:rPr>
      </w:sdtEndPr>
      <w:sdtContent>
        <w:p w14:paraId="6A3FFF74" w14:textId="02C17EA7" w:rsidR="001E301D" w:rsidRDefault="001E301D">
          <w:pPr>
            <w:pStyle w:val="TOCHeading"/>
          </w:pPr>
          <w:r>
            <w:t>Contents</w:t>
          </w:r>
        </w:p>
        <w:p w14:paraId="6459059A" w14:textId="35AC0F63" w:rsidR="00FE6B2D" w:rsidRDefault="001E301D">
          <w:pPr>
            <w:pStyle w:val="TOC1"/>
            <w:tabs>
              <w:tab w:val="right" w:leader="dot" w:pos="9350"/>
            </w:tabs>
            <w:rPr>
              <w:rFonts w:eastAsiaTheme="minorEastAsia"/>
              <w:noProof/>
              <w:sz w:val="24"/>
              <w:szCs w:val="24"/>
            </w:rPr>
          </w:pPr>
          <w:r>
            <w:fldChar w:fldCharType="begin"/>
          </w:r>
          <w:r>
            <w:instrText xml:space="preserve"> TOC \o "1-3" \h \z \u </w:instrText>
          </w:r>
          <w:r>
            <w:fldChar w:fldCharType="separate"/>
          </w:r>
          <w:hyperlink w:anchor="_Toc196863671" w:history="1">
            <w:r w:rsidR="00FE6B2D" w:rsidRPr="00B822F9">
              <w:rPr>
                <w:rStyle w:val="Hyperlink"/>
                <w:noProof/>
              </w:rPr>
              <w:t>SECTION 1 EPISTASIS TYPES, BIOLOGICAL PLAUSIBILITY</w:t>
            </w:r>
            <w:r w:rsidR="00FE6B2D">
              <w:rPr>
                <w:noProof/>
                <w:webHidden/>
              </w:rPr>
              <w:tab/>
            </w:r>
            <w:r w:rsidR="00FE6B2D">
              <w:rPr>
                <w:noProof/>
                <w:webHidden/>
              </w:rPr>
              <w:fldChar w:fldCharType="begin"/>
            </w:r>
            <w:r w:rsidR="00FE6B2D">
              <w:rPr>
                <w:noProof/>
                <w:webHidden/>
              </w:rPr>
              <w:instrText xml:space="preserve"> PAGEREF _Toc196863671 \h </w:instrText>
            </w:r>
            <w:r w:rsidR="00FE6B2D">
              <w:rPr>
                <w:noProof/>
                <w:webHidden/>
              </w:rPr>
            </w:r>
            <w:r w:rsidR="00FE6B2D">
              <w:rPr>
                <w:noProof/>
                <w:webHidden/>
              </w:rPr>
              <w:fldChar w:fldCharType="separate"/>
            </w:r>
            <w:r w:rsidR="00FE6B2D">
              <w:rPr>
                <w:noProof/>
                <w:webHidden/>
              </w:rPr>
              <w:t>2</w:t>
            </w:r>
            <w:r w:rsidR="00FE6B2D">
              <w:rPr>
                <w:noProof/>
                <w:webHidden/>
              </w:rPr>
              <w:fldChar w:fldCharType="end"/>
            </w:r>
          </w:hyperlink>
        </w:p>
        <w:p w14:paraId="4638E380" w14:textId="01A1998E" w:rsidR="00FE6B2D" w:rsidRDefault="00FE6B2D">
          <w:pPr>
            <w:pStyle w:val="TOC1"/>
            <w:tabs>
              <w:tab w:val="right" w:leader="dot" w:pos="9350"/>
            </w:tabs>
            <w:rPr>
              <w:rFonts w:eastAsiaTheme="minorEastAsia"/>
              <w:noProof/>
              <w:sz w:val="24"/>
              <w:szCs w:val="24"/>
            </w:rPr>
          </w:pPr>
          <w:hyperlink w:anchor="_Toc196863672" w:history="1">
            <w:r w:rsidRPr="00B822F9">
              <w:rPr>
                <w:rStyle w:val="Hyperlink"/>
                <w:noProof/>
              </w:rPr>
              <w:t>SECTION 2 TRUE POSITIVES DETECTED</w:t>
            </w:r>
            <w:r>
              <w:rPr>
                <w:noProof/>
                <w:webHidden/>
              </w:rPr>
              <w:tab/>
            </w:r>
            <w:r>
              <w:rPr>
                <w:noProof/>
                <w:webHidden/>
              </w:rPr>
              <w:fldChar w:fldCharType="begin"/>
            </w:r>
            <w:r>
              <w:rPr>
                <w:noProof/>
                <w:webHidden/>
              </w:rPr>
              <w:instrText xml:space="preserve"> PAGEREF _Toc196863672 \h </w:instrText>
            </w:r>
            <w:r>
              <w:rPr>
                <w:noProof/>
                <w:webHidden/>
              </w:rPr>
            </w:r>
            <w:r>
              <w:rPr>
                <w:noProof/>
                <w:webHidden/>
              </w:rPr>
              <w:fldChar w:fldCharType="separate"/>
            </w:r>
            <w:r>
              <w:rPr>
                <w:noProof/>
                <w:webHidden/>
              </w:rPr>
              <w:t>3</w:t>
            </w:r>
            <w:r>
              <w:rPr>
                <w:noProof/>
                <w:webHidden/>
              </w:rPr>
              <w:fldChar w:fldCharType="end"/>
            </w:r>
          </w:hyperlink>
        </w:p>
        <w:p w14:paraId="0F7C7753" w14:textId="126EC877" w:rsidR="00FE6B2D" w:rsidRDefault="00FE6B2D">
          <w:pPr>
            <w:pStyle w:val="TOC1"/>
            <w:tabs>
              <w:tab w:val="right" w:leader="dot" w:pos="9350"/>
            </w:tabs>
            <w:rPr>
              <w:rFonts w:eastAsiaTheme="minorEastAsia"/>
              <w:noProof/>
              <w:sz w:val="24"/>
              <w:szCs w:val="24"/>
            </w:rPr>
          </w:pPr>
          <w:hyperlink w:anchor="_Toc196863673" w:history="1">
            <w:r w:rsidRPr="00B822F9">
              <w:rPr>
                <w:rStyle w:val="Hyperlink"/>
                <w:noProof/>
              </w:rPr>
              <w:t>SECTION 3 TRUE POSITIVE AVERAGE POSITION</w:t>
            </w:r>
            <w:r>
              <w:rPr>
                <w:noProof/>
                <w:webHidden/>
              </w:rPr>
              <w:tab/>
            </w:r>
            <w:r>
              <w:rPr>
                <w:noProof/>
                <w:webHidden/>
              </w:rPr>
              <w:fldChar w:fldCharType="begin"/>
            </w:r>
            <w:r>
              <w:rPr>
                <w:noProof/>
                <w:webHidden/>
              </w:rPr>
              <w:instrText xml:space="preserve"> PAGEREF _Toc196863673 \h </w:instrText>
            </w:r>
            <w:r>
              <w:rPr>
                <w:noProof/>
                <w:webHidden/>
              </w:rPr>
            </w:r>
            <w:r>
              <w:rPr>
                <w:noProof/>
                <w:webHidden/>
              </w:rPr>
              <w:fldChar w:fldCharType="separate"/>
            </w:r>
            <w:r>
              <w:rPr>
                <w:noProof/>
                <w:webHidden/>
              </w:rPr>
              <w:t>4</w:t>
            </w:r>
            <w:r>
              <w:rPr>
                <w:noProof/>
                <w:webHidden/>
              </w:rPr>
              <w:fldChar w:fldCharType="end"/>
            </w:r>
          </w:hyperlink>
        </w:p>
        <w:p w14:paraId="34FA6C1E" w14:textId="5FD5432C" w:rsidR="00FE6B2D" w:rsidRDefault="00FE6B2D">
          <w:pPr>
            <w:pStyle w:val="TOC1"/>
            <w:tabs>
              <w:tab w:val="right" w:leader="dot" w:pos="9350"/>
            </w:tabs>
            <w:rPr>
              <w:rFonts w:eastAsiaTheme="minorEastAsia"/>
              <w:noProof/>
              <w:sz w:val="24"/>
              <w:szCs w:val="24"/>
            </w:rPr>
          </w:pPr>
          <w:hyperlink w:anchor="_Toc196863674" w:history="1">
            <w:r w:rsidRPr="00B822F9">
              <w:rPr>
                <w:rStyle w:val="Hyperlink"/>
                <w:noProof/>
              </w:rPr>
              <w:t>SECTION 4 F1 SCORE</w:t>
            </w:r>
            <w:r>
              <w:rPr>
                <w:noProof/>
                <w:webHidden/>
              </w:rPr>
              <w:tab/>
            </w:r>
            <w:r>
              <w:rPr>
                <w:noProof/>
                <w:webHidden/>
              </w:rPr>
              <w:fldChar w:fldCharType="begin"/>
            </w:r>
            <w:r>
              <w:rPr>
                <w:noProof/>
                <w:webHidden/>
              </w:rPr>
              <w:instrText xml:space="preserve"> PAGEREF _Toc196863674 \h </w:instrText>
            </w:r>
            <w:r>
              <w:rPr>
                <w:noProof/>
                <w:webHidden/>
              </w:rPr>
            </w:r>
            <w:r>
              <w:rPr>
                <w:noProof/>
                <w:webHidden/>
              </w:rPr>
              <w:fldChar w:fldCharType="separate"/>
            </w:r>
            <w:r>
              <w:rPr>
                <w:noProof/>
                <w:webHidden/>
              </w:rPr>
              <w:t>7</w:t>
            </w:r>
            <w:r>
              <w:rPr>
                <w:noProof/>
                <w:webHidden/>
              </w:rPr>
              <w:fldChar w:fldCharType="end"/>
            </w:r>
          </w:hyperlink>
        </w:p>
        <w:p w14:paraId="061280E3" w14:textId="622BC05B" w:rsidR="00FE6B2D" w:rsidRDefault="00FE6B2D">
          <w:pPr>
            <w:pStyle w:val="TOC1"/>
            <w:tabs>
              <w:tab w:val="right" w:leader="dot" w:pos="9350"/>
            </w:tabs>
            <w:rPr>
              <w:rFonts w:eastAsiaTheme="minorEastAsia"/>
              <w:noProof/>
              <w:sz w:val="24"/>
              <w:szCs w:val="24"/>
            </w:rPr>
          </w:pPr>
          <w:hyperlink w:anchor="_Toc196863675" w:history="1">
            <w:r w:rsidRPr="00B822F9">
              <w:rPr>
                <w:rStyle w:val="Hyperlink"/>
                <w:noProof/>
              </w:rPr>
              <w:t>SECTION 5 MULTIPLICATIVE PURITY, INTERACTION ALPHA IMPACT</w:t>
            </w:r>
            <w:r>
              <w:rPr>
                <w:noProof/>
                <w:webHidden/>
              </w:rPr>
              <w:tab/>
            </w:r>
            <w:r>
              <w:rPr>
                <w:noProof/>
                <w:webHidden/>
              </w:rPr>
              <w:fldChar w:fldCharType="begin"/>
            </w:r>
            <w:r>
              <w:rPr>
                <w:noProof/>
                <w:webHidden/>
              </w:rPr>
              <w:instrText xml:space="preserve"> PAGEREF _Toc196863675 \h </w:instrText>
            </w:r>
            <w:r>
              <w:rPr>
                <w:noProof/>
                <w:webHidden/>
              </w:rPr>
            </w:r>
            <w:r>
              <w:rPr>
                <w:noProof/>
                <w:webHidden/>
              </w:rPr>
              <w:fldChar w:fldCharType="separate"/>
            </w:r>
            <w:r>
              <w:rPr>
                <w:noProof/>
                <w:webHidden/>
              </w:rPr>
              <w:t>9</w:t>
            </w:r>
            <w:r>
              <w:rPr>
                <w:noProof/>
                <w:webHidden/>
              </w:rPr>
              <w:fldChar w:fldCharType="end"/>
            </w:r>
          </w:hyperlink>
        </w:p>
        <w:p w14:paraId="0EE72A9B" w14:textId="5CA140C8" w:rsidR="00FE6B2D" w:rsidRDefault="00FE6B2D">
          <w:pPr>
            <w:pStyle w:val="TOC1"/>
            <w:tabs>
              <w:tab w:val="right" w:leader="dot" w:pos="9350"/>
            </w:tabs>
            <w:rPr>
              <w:rFonts w:eastAsiaTheme="minorEastAsia"/>
              <w:noProof/>
              <w:sz w:val="24"/>
              <w:szCs w:val="24"/>
            </w:rPr>
          </w:pPr>
          <w:hyperlink w:anchor="_Toc196863676" w:history="1">
            <w:r w:rsidRPr="00B822F9">
              <w:rPr>
                <w:rStyle w:val="Hyperlink"/>
                <w:noProof/>
              </w:rPr>
              <w:t>SECTION 6 DOMINANT PURITY, INTERACTION ALPHA IMPACT</w:t>
            </w:r>
            <w:r>
              <w:rPr>
                <w:noProof/>
                <w:webHidden/>
              </w:rPr>
              <w:tab/>
            </w:r>
            <w:r>
              <w:rPr>
                <w:noProof/>
                <w:webHidden/>
              </w:rPr>
              <w:fldChar w:fldCharType="begin"/>
            </w:r>
            <w:r>
              <w:rPr>
                <w:noProof/>
                <w:webHidden/>
              </w:rPr>
              <w:instrText xml:space="preserve"> PAGEREF _Toc196863676 \h </w:instrText>
            </w:r>
            <w:r>
              <w:rPr>
                <w:noProof/>
                <w:webHidden/>
              </w:rPr>
            </w:r>
            <w:r>
              <w:rPr>
                <w:noProof/>
                <w:webHidden/>
              </w:rPr>
              <w:fldChar w:fldCharType="separate"/>
            </w:r>
            <w:r>
              <w:rPr>
                <w:noProof/>
                <w:webHidden/>
              </w:rPr>
              <w:t>11</w:t>
            </w:r>
            <w:r>
              <w:rPr>
                <w:noProof/>
                <w:webHidden/>
              </w:rPr>
              <w:fldChar w:fldCharType="end"/>
            </w:r>
          </w:hyperlink>
        </w:p>
        <w:p w14:paraId="555A413E" w14:textId="79F1C66B" w:rsidR="00FE6B2D" w:rsidRDefault="00FE6B2D">
          <w:pPr>
            <w:pStyle w:val="TOC1"/>
            <w:tabs>
              <w:tab w:val="right" w:leader="dot" w:pos="9350"/>
            </w:tabs>
            <w:rPr>
              <w:rFonts w:eastAsiaTheme="minorEastAsia"/>
              <w:noProof/>
              <w:sz w:val="24"/>
              <w:szCs w:val="24"/>
            </w:rPr>
          </w:pPr>
          <w:hyperlink w:anchor="_Toc196863677" w:history="1">
            <w:r w:rsidRPr="00B822F9">
              <w:rPr>
                <w:rStyle w:val="Hyperlink"/>
                <w:noProof/>
              </w:rPr>
              <w:t>SECTION 7 RECESSIVE PURITY, INTERACTION ALPHA IMPACT</w:t>
            </w:r>
            <w:r>
              <w:rPr>
                <w:noProof/>
                <w:webHidden/>
              </w:rPr>
              <w:tab/>
            </w:r>
            <w:r>
              <w:rPr>
                <w:noProof/>
                <w:webHidden/>
              </w:rPr>
              <w:fldChar w:fldCharType="begin"/>
            </w:r>
            <w:r>
              <w:rPr>
                <w:noProof/>
                <w:webHidden/>
              </w:rPr>
              <w:instrText xml:space="preserve"> PAGEREF _Toc196863677 \h </w:instrText>
            </w:r>
            <w:r>
              <w:rPr>
                <w:noProof/>
                <w:webHidden/>
              </w:rPr>
            </w:r>
            <w:r>
              <w:rPr>
                <w:noProof/>
                <w:webHidden/>
              </w:rPr>
              <w:fldChar w:fldCharType="separate"/>
            </w:r>
            <w:r>
              <w:rPr>
                <w:noProof/>
                <w:webHidden/>
              </w:rPr>
              <w:t>12</w:t>
            </w:r>
            <w:r>
              <w:rPr>
                <w:noProof/>
                <w:webHidden/>
              </w:rPr>
              <w:fldChar w:fldCharType="end"/>
            </w:r>
          </w:hyperlink>
        </w:p>
        <w:p w14:paraId="0285C590" w14:textId="7E6140C2" w:rsidR="00FE6B2D" w:rsidRDefault="00FE6B2D">
          <w:pPr>
            <w:pStyle w:val="TOC1"/>
            <w:tabs>
              <w:tab w:val="right" w:leader="dot" w:pos="9350"/>
            </w:tabs>
            <w:rPr>
              <w:rFonts w:eastAsiaTheme="minorEastAsia"/>
              <w:noProof/>
              <w:sz w:val="24"/>
              <w:szCs w:val="24"/>
            </w:rPr>
          </w:pPr>
          <w:hyperlink w:anchor="_Toc196863678" w:history="1">
            <w:r w:rsidRPr="00B822F9">
              <w:rPr>
                <w:rStyle w:val="Hyperlink"/>
                <w:noProof/>
              </w:rPr>
              <w:t>SECTION 8 XOR PURITY, INTERACTION ALPHA IMPACT</w:t>
            </w:r>
            <w:r>
              <w:rPr>
                <w:noProof/>
                <w:webHidden/>
              </w:rPr>
              <w:tab/>
            </w:r>
            <w:r>
              <w:rPr>
                <w:noProof/>
                <w:webHidden/>
              </w:rPr>
              <w:fldChar w:fldCharType="begin"/>
            </w:r>
            <w:r>
              <w:rPr>
                <w:noProof/>
                <w:webHidden/>
              </w:rPr>
              <w:instrText xml:space="preserve"> PAGEREF _Toc196863678 \h </w:instrText>
            </w:r>
            <w:r>
              <w:rPr>
                <w:noProof/>
                <w:webHidden/>
              </w:rPr>
            </w:r>
            <w:r>
              <w:rPr>
                <w:noProof/>
                <w:webHidden/>
              </w:rPr>
              <w:fldChar w:fldCharType="separate"/>
            </w:r>
            <w:r>
              <w:rPr>
                <w:noProof/>
                <w:webHidden/>
              </w:rPr>
              <w:t>13</w:t>
            </w:r>
            <w:r>
              <w:rPr>
                <w:noProof/>
                <w:webHidden/>
              </w:rPr>
              <w:fldChar w:fldCharType="end"/>
            </w:r>
          </w:hyperlink>
        </w:p>
        <w:p w14:paraId="60F8D737" w14:textId="651433DE" w:rsidR="00FE6B2D" w:rsidRDefault="00FE6B2D">
          <w:pPr>
            <w:pStyle w:val="TOC1"/>
            <w:tabs>
              <w:tab w:val="right" w:leader="dot" w:pos="9350"/>
            </w:tabs>
            <w:rPr>
              <w:rFonts w:eastAsiaTheme="minorEastAsia"/>
              <w:noProof/>
              <w:sz w:val="24"/>
              <w:szCs w:val="24"/>
            </w:rPr>
          </w:pPr>
          <w:hyperlink w:anchor="_Toc196863679" w:history="1">
            <w:r w:rsidRPr="00B822F9">
              <w:rPr>
                <w:rStyle w:val="Hyperlink"/>
                <w:noProof/>
              </w:rPr>
              <w:t>SECTION 9 ASSEMBLY OF TOOLS</w:t>
            </w:r>
            <w:r>
              <w:rPr>
                <w:noProof/>
                <w:webHidden/>
              </w:rPr>
              <w:tab/>
            </w:r>
            <w:r>
              <w:rPr>
                <w:noProof/>
                <w:webHidden/>
              </w:rPr>
              <w:fldChar w:fldCharType="begin"/>
            </w:r>
            <w:r>
              <w:rPr>
                <w:noProof/>
                <w:webHidden/>
              </w:rPr>
              <w:instrText xml:space="preserve"> PAGEREF _Toc196863679 \h </w:instrText>
            </w:r>
            <w:r>
              <w:rPr>
                <w:noProof/>
                <w:webHidden/>
              </w:rPr>
            </w:r>
            <w:r>
              <w:rPr>
                <w:noProof/>
                <w:webHidden/>
              </w:rPr>
              <w:fldChar w:fldCharType="separate"/>
            </w:r>
            <w:r>
              <w:rPr>
                <w:noProof/>
                <w:webHidden/>
              </w:rPr>
              <w:t>14</w:t>
            </w:r>
            <w:r>
              <w:rPr>
                <w:noProof/>
                <w:webHidden/>
              </w:rPr>
              <w:fldChar w:fldCharType="end"/>
            </w:r>
          </w:hyperlink>
        </w:p>
        <w:p w14:paraId="456531C6" w14:textId="084359E8" w:rsidR="00FE6B2D" w:rsidRDefault="00FE6B2D">
          <w:pPr>
            <w:pStyle w:val="TOC1"/>
            <w:tabs>
              <w:tab w:val="right" w:leader="dot" w:pos="9350"/>
            </w:tabs>
            <w:rPr>
              <w:rFonts w:eastAsiaTheme="minorEastAsia"/>
              <w:noProof/>
              <w:sz w:val="24"/>
              <w:szCs w:val="24"/>
            </w:rPr>
          </w:pPr>
          <w:hyperlink w:anchor="_Toc196863680" w:history="1">
            <w:r w:rsidRPr="00B822F9">
              <w:rPr>
                <w:rStyle w:val="Hyperlink"/>
                <w:noProof/>
              </w:rPr>
              <w:t>SECTION 10 ADOLESCENT BRAIN COGNITIVE DEVELOPMENT DATASET</w:t>
            </w:r>
            <w:r>
              <w:rPr>
                <w:noProof/>
                <w:webHidden/>
              </w:rPr>
              <w:tab/>
            </w:r>
            <w:r>
              <w:rPr>
                <w:noProof/>
                <w:webHidden/>
              </w:rPr>
              <w:fldChar w:fldCharType="begin"/>
            </w:r>
            <w:r>
              <w:rPr>
                <w:noProof/>
                <w:webHidden/>
              </w:rPr>
              <w:instrText xml:space="preserve"> PAGEREF _Toc196863680 \h </w:instrText>
            </w:r>
            <w:r>
              <w:rPr>
                <w:noProof/>
                <w:webHidden/>
              </w:rPr>
            </w:r>
            <w:r>
              <w:rPr>
                <w:noProof/>
                <w:webHidden/>
              </w:rPr>
              <w:fldChar w:fldCharType="separate"/>
            </w:r>
            <w:r>
              <w:rPr>
                <w:noProof/>
                <w:webHidden/>
              </w:rPr>
              <w:t>15</w:t>
            </w:r>
            <w:r>
              <w:rPr>
                <w:noProof/>
                <w:webHidden/>
              </w:rPr>
              <w:fldChar w:fldCharType="end"/>
            </w:r>
          </w:hyperlink>
        </w:p>
        <w:p w14:paraId="3437F4EF" w14:textId="56334CC6" w:rsidR="001E301D" w:rsidRDefault="001E301D">
          <w:r>
            <w:rPr>
              <w:b/>
              <w:bCs/>
              <w:noProof/>
            </w:rPr>
            <w:fldChar w:fldCharType="end"/>
          </w:r>
        </w:p>
      </w:sdtContent>
    </w:sdt>
    <w:p w14:paraId="57B0E406" w14:textId="4E370A82" w:rsidR="00716A99" w:rsidRDefault="00716A99">
      <w:r>
        <w:br w:type="page"/>
      </w:r>
    </w:p>
    <w:p w14:paraId="4797DE56" w14:textId="6EB9AE56" w:rsidR="00DA78D7" w:rsidRDefault="00DA78D7" w:rsidP="001E301D">
      <w:pPr>
        <w:pStyle w:val="Heading1"/>
      </w:pPr>
      <w:bookmarkStart w:id="0" w:name="_Toc196863671"/>
      <w:r>
        <w:lastRenderedPageBreak/>
        <w:t>SECTION 1 EPISTASIS TYPES</w:t>
      </w:r>
      <w:r w:rsidR="007E5C53">
        <w:t>, BIOLOGICAL PLAUSIBILITY</w:t>
      </w:r>
      <w:bookmarkEnd w:id="0"/>
    </w:p>
    <w:p w14:paraId="118F6706" w14:textId="7914CC98" w:rsidR="00DA78D7" w:rsidRDefault="00DA78D7" w:rsidP="00DA78D7">
      <w:r>
        <w:t xml:space="preserve">We used </w:t>
      </w:r>
      <w:r w:rsidR="00F00229">
        <w:t xml:space="preserve">EpiGEN </w:t>
      </w:r>
      <w:r w:rsidR="00F00229">
        <w:fldChar w:fldCharType="begin"/>
      </w:r>
      <w:r w:rsidR="00F00229">
        <w:instrText xml:space="preserve"> ADDIN ZOTERO_ITEM CSL_CITATION {"citationID":"47l2OAgR","properties":{"formattedCitation":"[1]","plainCitation":"[1]","noteIndex":0},"citationItems":[{"id":418,"uris":["http://zotero.org/users/local/TL2DKRPW/items/J3Q672WZ"],"itemData":{"id":418,"type":"article-journal","abstract":"Simulated data are crucial for evaluating epistasis detection tools in genome-wide association studies. Existing simulators are limited, as they do not account for linkage disequilibrium (LD), support limited interaction models of single nucleotide polymorphisms (SNPs) and only dichotomous phenotypes or depend on proprietary software. In contrast, EpiGEN supports SNP interactions of arbitrary order, produces realistic LD patterns and generates both categorical and quantitative phenotypes.EpiGEN is implemented in Python 3 and is freely available at https://github.com/baumbachlab/epigen.Supplementary data are available at Bioinformatics online.","container-title":"Bioinformatics","DOI":"10.1093/bioinformatics/btaa245","ISSN":"1367-4803","issue":"19","journalAbbreviation":"Bioinformatics","page":"4957-4959","source":"Silverchair","title":"EpiGEN: an epistasis simulation pipeline","title-short":"EpiGEN","volume":"36","author":[{"family":"Blumenthal","given":"David B"},{"family":"Viola","given":"Lorenzo"},{"family":"List","given":"Markus"},{"family":"Baumbach","given":"Jan"},{"family":"Tieri","given":"Paolo"},{"family":"Kacprowski","given":"Tim"}],"issued":{"date-parts":[["2020",12,8]]}}}],"schema":"https://github.com/citation-style-language/schema/raw/master/csl-citation.json"} </w:instrText>
      </w:r>
      <w:r w:rsidR="00F00229">
        <w:fldChar w:fldCharType="separate"/>
      </w:r>
      <w:r w:rsidR="00F00229" w:rsidRPr="00F00229">
        <w:rPr>
          <w:rFonts w:ascii="Calibri" w:hAnsi="Calibri" w:cs="Calibri"/>
        </w:rPr>
        <w:t>[1]</w:t>
      </w:r>
      <w:r w:rsidR="00F00229">
        <w:fldChar w:fldCharType="end"/>
      </w:r>
      <w:r>
        <w:t xml:space="preserve"> to generate following interaction types:</w:t>
      </w:r>
    </w:p>
    <w:p w14:paraId="67E93FD4" w14:textId="702A5018" w:rsidR="00DA78D7" w:rsidRDefault="00DA78D7" w:rsidP="00DA78D7">
      <w:pPr>
        <w:pStyle w:val="ListParagraph"/>
        <w:numPr>
          <w:ilvl w:val="0"/>
          <w:numId w:val="10"/>
        </w:numPr>
      </w:pPr>
      <w:r>
        <w:t>Multiplicative</w:t>
      </w:r>
    </w:p>
    <w:p w14:paraId="6283B4C3" w14:textId="7564DF54" w:rsidR="00DA78D7" w:rsidRDefault="00DA78D7" w:rsidP="00DA78D7">
      <w:pPr>
        <w:pStyle w:val="ListParagraph"/>
        <w:numPr>
          <w:ilvl w:val="0"/>
          <w:numId w:val="10"/>
        </w:numPr>
      </w:pPr>
      <w:r>
        <w:t>Dominant</w:t>
      </w:r>
    </w:p>
    <w:p w14:paraId="458DF997" w14:textId="686D4723" w:rsidR="00DA78D7" w:rsidRDefault="00DA78D7" w:rsidP="00DA78D7">
      <w:pPr>
        <w:pStyle w:val="ListParagraph"/>
        <w:numPr>
          <w:ilvl w:val="0"/>
          <w:numId w:val="10"/>
        </w:numPr>
      </w:pPr>
      <w:r>
        <w:t>Recessive</w:t>
      </w:r>
    </w:p>
    <w:p w14:paraId="472B9159" w14:textId="0A3348E5" w:rsidR="00DA78D7" w:rsidRDefault="00DA78D7" w:rsidP="00DA78D7">
      <w:pPr>
        <w:pStyle w:val="ListParagraph"/>
        <w:numPr>
          <w:ilvl w:val="0"/>
          <w:numId w:val="10"/>
        </w:numPr>
      </w:pPr>
      <w:r>
        <w:t>XOR</w:t>
      </w:r>
    </w:p>
    <w:p w14:paraId="239A1A07" w14:textId="758660BC" w:rsidR="007023EA" w:rsidRDefault="00DA78D7" w:rsidP="00DA78D7">
      <w:r>
        <w:t>These epistasis interaction types are arranged in order of presumable (hypothesized) difficulty of detection.</w:t>
      </w:r>
    </w:p>
    <w:p w14:paraId="69138DFB" w14:textId="7526A040" w:rsidR="007023EA" w:rsidRDefault="00CC6224" w:rsidP="007023EA">
      <w:r>
        <w:t xml:space="preserve">The multiplicative, dominant, and recessive interactions are defined in EpiGEN publication. </w:t>
      </w:r>
    </w:p>
    <w:p w14:paraId="1588986C" w14:textId="26F186CD" w:rsidR="007023EA" w:rsidRDefault="007023EA" w:rsidP="00DA78D7">
      <w:r>
        <w:t xml:space="preserve">Additionally, we implemented XOR interaction defined as follows: if one SNP genotype is in </w:t>
      </w:r>
      <w:r w:rsidR="004B5D70">
        <w:t>{</w:t>
      </w:r>
      <w:r>
        <w:t>1, 2</w:t>
      </w:r>
      <w:r w:rsidR="004B5D70">
        <w:t>}</w:t>
      </w:r>
      <w:r>
        <w:t xml:space="preserve"> and the other SNP genotype is in </w:t>
      </w:r>
      <w:r w:rsidR="004B5D70">
        <w:t>{</w:t>
      </w:r>
      <w:r>
        <w:t>0</w:t>
      </w:r>
      <w:r w:rsidR="004B5D70">
        <w:t>}</w:t>
      </w:r>
      <w:r>
        <w:t xml:space="preserve"> interaction alpha = alpha, otherwise interaction alpha = 1. </w:t>
      </w:r>
    </w:p>
    <w:p w14:paraId="7B337D67" w14:textId="30BF1F18" w:rsidR="00DA78D7" w:rsidRDefault="00DA78D7" w:rsidP="00DA78D7">
      <w:r>
        <w:t>Total number of Epigen Datasets: 4</w:t>
      </w:r>
      <w:r w:rsidR="00F00229">
        <w:t>0</w:t>
      </w:r>
      <w:r>
        <w:t>; 20 multiplicative datasets, 8 recessive datasets, 8 dominant datasets,</w:t>
      </w:r>
      <w:r w:rsidR="00FE3A38">
        <w:t xml:space="preserve"> and</w:t>
      </w:r>
      <w:r>
        <w:t xml:space="preserve"> 4 XOR datasets. </w:t>
      </w:r>
    </w:p>
    <w:p w14:paraId="59FA3AF8" w14:textId="5A43FF56" w:rsidR="007023EA" w:rsidRDefault="00DA78D7" w:rsidP="00DA78D7">
      <w:r>
        <w:t xml:space="preserve">Total number of interacting pairs across all datasets: 112; 56 multiplicative pairs, 32 XOR pairs, 12 recessive pairs, 12 dominant pairs. </w:t>
      </w:r>
    </w:p>
    <w:p w14:paraId="4EEEDC50" w14:textId="77777777" w:rsidR="00F00229" w:rsidRDefault="00F00229" w:rsidP="00DA78D7"/>
    <w:p w14:paraId="136D2899" w14:textId="578E3D80" w:rsidR="007023EA" w:rsidRPr="00F00229" w:rsidRDefault="007023EA" w:rsidP="00DA78D7">
      <w:pPr>
        <w:rPr>
          <w:rFonts w:cstheme="minorHAnsi"/>
          <w:b/>
          <w:bCs/>
        </w:rPr>
      </w:pPr>
      <w:r w:rsidRPr="00F00229">
        <w:rPr>
          <w:rFonts w:cstheme="minorHAnsi"/>
          <w:b/>
          <w:bCs/>
        </w:rPr>
        <w:t>Biological Plausibility:</w:t>
      </w:r>
    </w:p>
    <w:p w14:paraId="1BA1E405" w14:textId="6E37F384" w:rsidR="00086C65" w:rsidRPr="00F00229" w:rsidRDefault="00086C65" w:rsidP="00DA78D7">
      <w:pPr>
        <w:rPr>
          <w:rFonts w:cstheme="minorHAnsi"/>
          <w:shd w:val="clear" w:color="auto" w:fill="FFFFFF"/>
        </w:rPr>
      </w:pPr>
      <w:r w:rsidRPr="00F00229">
        <w:rPr>
          <w:rFonts w:cstheme="minorHAnsi"/>
          <w:shd w:val="clear" w:color="auto" w:fill="FFFFFF"/>
        </w:rPr>
        <w:t xml:space="preserve">Dominant </w:t>
      </w:r>
      <w:r w:rsidR="00F00229" w:rsidRPr="00F00229">
        <w:rPr>
          <w:rFonts w:cstheme="minorHAnsi"/>
          <w:shd w:val="clear" w:color="auto" w:fill="FFFFFF"/>
        </w:rPr>
        <w:t>and</w:t>
      </w:r>
      <w:r w:rsidRPr="00F00229">
        <w:rPr>
          <w:rFonts w:cstheme="minorHAnsi"/>
          <w:shd w:val="clear" w:color="auto" w:fill="FFFFFF"/>
        </w:rPr>
        <w:t xml:space="preserve"> Recessive (</w:t>
      </w:r>
      <w:r w:rsidR="00F00229" w:rsidRPr="00F00229">
        <w:rPr>
          <w:rFonts w:cstheme="minorHAnsi"/>
          <w:shd w:val="clear" w:color="auto" w:fill="FFFFFF"/>
        </w:rPr>
        <w:t>EpiGEN</w:t>
      </w:r>
      <w:r w:rsidRPr="00F00229">
        <w:rPr>
          <w:rFonts w:cstheme="minorHAnsi"/>
          <w:shd w:val="clear" w:color="auto" w:fill="FFFFFF"/>
        </w:rPr>
        <w:t xml:space="preserve"> definition): several examples are provided in the Nature Education Scitable page on Epistasis</w:t>
      </w:r>
      <w:r w:rsidR="00F00229" w:rsidRPr="00F00229">
        <w:rPr>
          <w:rFonts w:cstheme="minorHAnsi"/>
          <w:shd w:val="clear" w:color="auto" w:fill="FFFFFF"/>
        </w:rPr>
        <w:t xml:space="preserve"> </w:t>
      </w:r>
      <w:r w:rsidR="00F00229" w:rsidRPr="00F00229">
        <w:rPr>
          <w:rFonts w:cstheme="minorHAnsi"/>
          <w:shd w:val="clear" w:color="auto" w:fill="FFFFFF"/>
        </w:rPr>
        <w:fldChar w:fldCharType="begin"/>
      </w:r>
      <w:r w:rsidR="00F00229" w:rsidRPr="00F00229">
        <w:rPr>
          <w:rFonts w:cstheme="minorHAnsi"/>
          <w:shd w:val="clear" w:color="auto" w:fill="FFFFFF"/>
        </w:rPr>
        <w:instrText xml:space="preserve"> ADDIN ZOTERO_ITEM CSL_CITATION {"citationID":"XVr3dBzm","properties":{"formattedCitation":"[2]","plainCitation":"[2]","noteIndex":0},"citationItems":[{"id":472,"uris":["http://zotero.org/users/local/TL2DKRPW/items/INNVLVL4"],"itemData":{"id":472,"type":"webpage","abstract":"Genes rarely operate in isolation from other genes. Epistasis is the term that refers to the action of one gene upon another. The phenotypic results of epistasis can vary widely. For instance, in some cases, epistatic interactions may lead to the masking of an original phenotype, while in others, they may result in the production of an entirely new phenotype.","language":"en","note":"Cg_cat: Epistasis: Gene Interaction and Phenotype Effects\nCg_level: MED\nCg_topic: Epistasis: Gene Interaction and Phenotype Effects","title":"Epistasis and Its Effects on Phenotype | Learn Science at Scitable","URL":"http://www.nature.com/scitable/topicpage/epistasis-gene-interaction-and-phenotype-effects-460","accessed":{"date-parts":[["2025",4,5]]}}}],"schema":"https://github.com/citation-style-language/schema/raw/master/csl-citation.json"} </w:instrText>
      </w:r>
      <w:r w:rsidR="00F00229" w:rsidRPr="00F00229">
        <w:rPr>
          <w:rFonts w:cstheme="minorHAnsi"/>
          <w:shd w:val="clear" w:color="auto" w:fill="FFFFFF"/>
        </w:rPr>
        <w:fldChar w:fldCharType="separate"/>
      </w:r>
      <w:r w:rsidR="00F00229" w:rsidRPr="00F00229">
        <w:rPr>
          <w:rFonts w:ascii="Calibri" w:hAnsi="Calibri" w:cs="Calibri"/>
        </w:rPr>
        <w:t>[2]</w:t>
      </w:r>
      <w:r w:rsidR="00F00229" w:rsidRPr="00F00229">
        <w:rPr>
          <w:rFonts w:cstheme="minorHAnsi"/>
          <w:shd w:val="clear" w:color="auto" w:fill="FFFFFF"/>
        </w:rPr>
        <w:fldChar w:fldCharType="end"/>
      </w:r>
      <w:r w:rsidR="00F00229" w:rsidRPr="00F00229">
        <w:rPr>
          <w:rFonts w:cstheme="minorHAnsi"/>
          <w:shd w:val="clear" w:color="auto" w:fill="FFFFFF"/>
        </w:rPr>
        <w:t>.</w:t>
      </w:r>
      <w:r w:rsidRPr="00F00229">
        <w:rPr>
          <w:rFonts w:cstheme="minorHAnsi"/>
          <w:shd w:val="clear" w:color="auto" w:fill="FFFFFF"/>
        </w:rPr>
        <w:t xml:space="preserve"> </w:t>
      </w:r>
      <w:r w:rsidR="00F00229" w:rsidRPr="00F00229">
        <w:rPr>
          <w:rFonts w:cstheme="minorHAnsi"/>
          <w:shd w:val="clear" w:color="auto" w:fill="FFFFFF"/>
        </w:rPr>
        <w:t>Note that</w:t>
      </w:r>
      <w:r w:rsidRPr="00F00229">
        <w:rPr>
          <w:rFonts w:cstheme="minorHAnsi"/>
          <w:shd w:val="clear" w:color="auto" w:fill="FFFFFF"/>
        </w:rPr>
        <w:t xml:space="preserve"> the definition of dominant</w:t>
      </w:r>
      <w:r w:rsidR="00F00229" w:rsidRPr="00F00229">
        <w:rPr>
          <w:rFonts w:cstheme="minorHAnsi"/>
          <w:shd w:val="clear" w:color="auto" w:fill="FFFFFF"/>
        </w:rPr>
        <w:t xml:space="preserve"> and </w:t>
      </w:r>
      <w:r w:rsidRPr="00F00229">
        <w:rPr>
          <w:rFonts w:cstheme="minorHAnsi"/>
          <w:shd w:val="clear" w:color="auto" w:fill="FFFFFF"/>
        </w:rPr>
        <w:t xml:space="preserve">recessive epistasis is different within the citation from that of EPIGEN. An example of EPIGEN dominant interaction could be the one with ratio of 9:7. While an example of EPIGEN recessive interaction could be the one with ratio of 15:1. </w:t>
      </w:r>
    </w:p>
    <w:p w14:paraId="7B86E991" w14:textId="09E24170" w:rsidR="007023EA" w:rsidRDefault="007D63B4" w:rsidP="00DA78D7">
      <w:pPr>
        <w:rPr>
          <w:rFonts w:cstheme="minorHAnsi"/>
        </w:rPr>
      </w:pPr>
      <w:r>
        <w:rPr>
          <w:rFonts w:cstheme="minorHAnsi"/>
        </w:rPr>
        <w:t>XOR</w:t>
      </w:r>
      <w:r w:rsidR="007023EA" w:rsidRPr="00FD79EA">
        <w:rPr>
          <w:rFonts w:cstheme="minorHAnsi"/>
        </w:rPr>
        <w:t>:</w:t>
      </w:r>
      <w:r w:rsidR="00F00229">
        <w:rPr>
          <w:rFonts w:cstheme="minorHAnsi"/>
        </w:rPr>
        <w:t xml:space="preserve"> there is limited evidence for this type of epistasis</w:t>
      </w:r>
      <w:r w:rsidR="004B5D70">
        <w:rPr>
          <w:rFonts w:cstheme="minorHAnsi"/>
        </w:rPr>
        <w:t xml:space="preserve"> </w:t>
      </w:r>
      <w:r w:rsidR="004B5D70">
        <w:rPr>
          <w:rFonts w:cstheme="minorHAnsi"/>
        </w:rPr>
        <w:fldChar w:fldCharType="begin"/>
      </w:r>
      <w:r w:rsidR="004B5D70">
        <w:rPr>
          <w:rFonts w:cstheme="minorHAnsi"/>
        </w:rPr>
        <w:instrText xml:space="preserve"> ADDIN ZOTERO_ITEM CSL_CITATION {"citationID":"jHyzR05e","properties":{"formattedCitation":"[3]","plainCitation":"[3]","noteIndex":0},"citationItems":[{"id":423,"uris":["http://zotero.org/users/local/TL2DKRPW/items/ZGK8AHWN"],"itemData":{"id":423,"type":"article","abstract":"Statistical epistasis has been studied extensively because of its potential to provide evidence for genetic interactions for phenotypes, but there have been methodological limitations to its exhaustive, widespread application. We present new algorithms for the interaction coefficients for standard regression models for epistasis that permit many varied encodings for the interaction terms for loci and efficient memory usage. The algorithms are given for two-way and three-way epistasis and may be generalized to higher order epistasis. Statistical tests for the interaction coefficients are also provided.\nWe also present a new efficient matrix based algorithm for permutation testing for two-way epistasis. We offer a proof and experimental evidence that methods that look for epistasis only at loci that have main effects may not be justified. Given the computational efficiency of the algorithm, we applied the method to a rat data set and mouse data set, with at least 10000 loci and 1000 samples each, using the standard Cartesian encoding and the XOR penetrance function for the interactions, to test for evidence of statistical epistasis for the phenotype of body mass index. This study revealed that the XOR penetrance function found greater evidence for statistical epistasis in many more pairs of loci in both data sets and in the rat data set, those pairs of loci found using the XOR penetrance function are enriched for biologically relevant pathways.\nAuthor summary Epistasis, the interaction between two or more genes, is likely integral to the study of genetics and present throughout nature. Yet, it is seldom fully explored as most approaches primarily focus on single-locus effects (such as GWAS), partly because analyzing all pairwise and higher-order interactions requires significant computational resources. Many current methods for epistasis detection only consider a Cartesian encoding for interaction terms. This is likely limiting as epistatic interactions can evolve to produce varied relationships between genes, some non-linear. In this work we describe computationally efficient algorithms for the detection of statistical epistasis that allow for varied interaction encodings for modeling epistasis. Our methodology efficiently detects pairwise and three-way epistatic interactions in two closely related species (rat and mouse) under both Cartesian and XOR interaction encodings. Our results in both species show that many biologically relevant epistatic relationships would have been undetected if only one interaction encoding was applied providing evidence that more varied models for interaction may need to be applied to describe epistasis that occurs in living systems.","DOI":"10.1101/2023.05.09.539940","language":"en","license":"© 2023, Posted by Cold Spring Harbor Laboratory. The copyright holder for this pre-print is the author. All rights reserved. The material may not be redistributed, re-used or adapted without the author's permission.","note":"page: 2023.05.09.539940\nsection: New Results","publisher":"bioRxiv","source":"bioRxiv","title":"Computational framework for statistical epistasis supports XOR penetrance function in a living system","URL":"https://www.biorxiv.org/content/10.1101/2023.05.09.539940v1","author":[{"family":"Batista","given":"Sandra"},{"family":"Madar","given":"Vered Senderovich"},{"family":"Freda","given":"Philip J."},{"family":"Bhandary","given":"Priyanka"},{"family":"Ghosh","given":"Attri"},{"family":"Chitre","given":"Apurva S."},{"family":"Palmer","given":"Abraham A."},{"family":"Moore","given":"Jason H."}],"accessed":{"date-parts":[["2025",3,22]]},"issued":{"date-parts":[["2023",5,9]]}}}],"schema":"https://github.com/citation-style-language/schema/raw/master/csl-citation.json"} </w:instrText>
      </w:r>
      <w:r w:rsidR="004B5D70">
        <w:rPr>
          <w:rFonts w:cstheme="minorHAnsi"/>
        </w:rPr>
        <w:fldChar w:fldCharType="separate"/>
      </w:r>
      <w:r w:rsidR="004B5D70" w:rsidRPr="004B5D70">
        <w:rPr>
          <w:rFonts w:ascii="Calibri" w:hAnsi="Calibri" w:cs="Calibri"/>
        </w:rPr>
        <w:t>[3]</w:t>
      </w:r>
      <w:r w:rsidR="004B5D70">
        <w:rPr>
          <w:rFonts w:cstheme="minorHAnsi"/>
        </w:rPr>
        <w:fldChar w:fldCharType="end"/>
      </w:r>
      <w:r w:rsidR="00EF2B7A">
        <w:rPr>
          <w:rFonts w:cstheme="minorHAnsi"/>
        </w:rPr>
        <w:t>.</w:t>
      </w:r>
      <w:r w:rsidR="00B378B4">
        <w:rPr>
          <w:rFonts w:cstheme="minorHAnsi"/>
        </w:rPr>
        <w:t xml:space="preserve"> </w:t>
      </w:r>
    </w:p>
    <w:p w14:paraId="2AAEDFFD" w14:textId="268B8AFF" w:rsidR="00676379" w:rsidRPr="00EF2B7A" w:rsidRDefault="00676379" w:rsidP="00DA78D7">
      <w:pPr>
        <w:rPr>
          <w:rFonts w:cstheme="minorHAnsi"/>
          <w:color w:val="212121"/>
          <w:shd w:val="clear" w:color="auto" w:fill="FFFFFF"/>
        </w:rPr>
      </w:pPr>
      <w:r>
        <w:rPr>
          <w:rFonts w:cstheme="minorHAnsi"/>
        </w:rPr>
        <w:t xml:space="preserve">Multiplicative: </w:t>
      </w:r>
      <w:r w:rsidR="00CC6224">
        <w:rPr>
          <w:rFonts w:cstheme="minorHAnsi"/>
        </w:rPr>
        <w:t>unknown.</w:t>
      </w:r>
    </w:p>
    <w:p w14:paraId="377A5779" w14:textId="77777777" w:rsidR="00C23B63" w:rsidRDefault="00C23B63">
      <w:pPr>
        <w:rPr>
          <w:rFonts w:cstheme="minorHAnsi"/>
          <w:color w:val="333333"/>
          <w:shd w:val="clear" w:color="auto" w:fill="FFFFFF"/>
        </w:rPr>
      </w:pPr>
      <w:r>
        <w:rPr>
          <w:rFonts w:cstheme="minorHAnsi"/>
          <w:color w:val="333333"/>
          <w:shd w:val="clear" w:color="auto" w:fill="FFFFFF"/>
        </w:rPr>
        <w:br w:type="page"/>
      </w:r>
    </w:p>
    <w:p w14:paraId="249B1F1A" w14:textId="1D9C1151" w:rsidR="006755AF" w:rsidRPr="006755AF" w:rsidRDefault="006755AF" w:rsidP="001E301D">
      <w:pPr>
        <w:pStyle w:val="Heading1"/>
      </w:pPr>
      <w:bookmarkStart w:id="1" w:name="_Toc196863672"/>
      <w:r w:rsidRPr="006755AF">
        <w:lastRenderedPageBreak/>
        <w:t xml:space="preserve">SECTION </w:t>
      </w:r>
      <w:r w:rsidR="00DA78D7">
        <w:t>2</w:t>
      </w:r>
      <w:r w:rsidRPr="006755AF">
        <w:t xml:space="preserve"> TRUE POSITIVES DETECTED</w:t>
      </w:r>
      <w:bookmarkEnd w:id="1"/>
    </w:p>
    <w:p w14:paraId="143D04DF" w14:textId="222BD8B6" w:rsidR="007C3136" w:rsidRDefault="007C3136" w:rsidP="003A600E">
      <w:r>
        <w:t>Pairs detected by tool:</w:t>
      </w:r>
    </w:p>
    <w:p w14:paraId="6F5EF3FC" w14:textId="77777777" w:rsidR="00485249" w:rsidRDefault="00485249" w:rsidP="00485249">
      <w:pPr>
        <w:pStyle w:val="ListParagraph"/>
        <w:numPr>
          <w:ilvl w:val="0"/>
          <w:numId w:val="2"/>
        </w:numPr>
      </w:pPr>
      <w:r>
        <w:t>EpiSNP: 8 (7.2%)</w:t>
      </w:r>
    </w:p>
    <w:p w14:paraId="28C2F46C" w14:textId="77777777" w:rsidR="00485249" w:rsidRDefault="00485249" w:rsidP="00485249">
      <w:pPr>
        <w:pStyle w:val="ListParagraph"/>
        <w:numPr>
          <w:ilvl w:val="1"/>
          <w:numId w:val="2"/>
        </w:numPr>
      </w:pPr>
      <w:r>
        <w:t>Multiplicative: 0</w:t>
      </w:r>
    </w:p>
    <w:p w14:paraId="5A27A009" w14:textId="77777777" w:rsidR="00485249" w:rsidRDefault="00485249" w:rsidP="00485249">
      <w:pPr>
        <w:pStyle w:val="ListParagraph"/>
        <w:numPr>
          <w:ilvl w:val="1"/>
          <w:numId w:val="2"/>
        </w:numPr>
      </w:pPr>
      <w:r>
        <w:t>Dominant: 0</w:t>
      </w:r>
    </w:p>
    <w:p w14:paraId="3D335A14" w14:textId="77777777" w:rsidR="00485249" w:rsidRDefault="00485249" w:rsidP="00485249">
      <w:pPr>
        <w:pStyle w:val="ListParagraph"/>
        <w:numPr>
          <w:ilvl w:val="1"/>
          <w:numId w:val="2"/>
        </w:numPr>
      </w:pPr>
      <w:r>
        <w:t>Recessive: 8 (66%)</w:t>
      </w:r>
    </w:p>
    <w:p w14:paraId="6A94F3EE" w14:textId="30AB419D" w:rsidR="00485249" w:rsidRDefault="00485249" w:rsidP="00485249">
      <w:pPr>
        <w:pStyle w:val="ListParagraph"/>
        <w:numPr>
          <w:ilvl w:val="1"/>
          <w:numId w:val="2"/>
        </w:numPr>
      </w:pPr>
      <w:r>
        <w:t>XOR: 0</w:t>
      </w:r>
    </w:p>
    <w:p w14:paraId="04979A6F" w14:textId="77777777" w:rsidR="00485249" w:rsidRDefault="00485249" w:rsidP="00485249">
      <w:pPr>
        <w:pStyle w:val="ListParagraph"/>
        <w:numPr>
          <w:ilvl w:val="0"/>
          <w:numId w:val="2"/>
        </w:numPr>
      </w:pPr>
      <w:r>
        <w:t>Matrix Epistasis: 28 (25%)</w:t>
      </w:r>
    </w:p>
    <w:p w14:paraId="470C56DC" w14:textId="77777777" w:rsidR="00485249" w:rsidRDefault="00485249" w:rsidP="00485249">
      <w:pPr>
        <w:pStyle w:val="ListParagraph"/>
        <w:numPr>
          <w:ilvl w:val="1"/>
          <w:numId w:val="2"/>
        </w:numPr>
      </w:pPr>
      <w:r>
        <w:t>Multiplicative:</w:t>
      </w:r>
      <w:r w:rsidRPr="00F92F2D">
        <w:t xml:space="preserve"> </w:t>
      </w:r>
      <w:r>
        <w:t>10 (17.8%)</w:t>
      </w:r>
    </w:p>
    <w:p w14:paraId="3F6D1B26" w14:textId="77777777" w:rsidR="00485249" w:rsidRDefault="00485249" w:rsidP="00485249">
      <w:pPr>
        <w:pStyle w:val="ListParagraph"/>
        <w:numPr>
          <w:ilvl w:val="1"/>
          <w:numId w:val="2"/>
        </w:numPr>
      </w:pPr>
      <w:r>
        <w:t>Dominant: 12 (100%)</w:t>
      </w:r>
    </w:p>
    <w:p w14:paraId="57B769DA" w14:textId="77777777" w:rsidR="00485249" w:rsidRDefault="00485249" w:rsidP="00485249">
      <w:pPr>
        <w:pStyle w:val="ListParagraph"/>
        <w:numPr>
          <w:ilvl w:val="1"/>
          <w:numId w:val="2"/>
        </w:numPr>
      </w:pPr>
      <w:r>
        <w:t>Recessive: 6 (50%)</w:t>
      </w:r>
    </w:p>
    <w:p w14:paraId="230D330A" w14:textId="69C97AD1" w:rsidR="00485249" w:rsidRDefault="00485249" w:rsidP="00485249">
      <w:pPr>
        <w:pStyle w:val="ListParagraph"/>
        <w:numPr>
          <w:ilvl w:val="1"/>
          <w:numId w:val="2"/>
        </w:numPr>
      </w:pPr>
      <w:r>
        <w:t>XOR: 0 (0%)</w:t>
      </w:r>
    </w:p>
    <w:p w14:paraId="49E8B82B" w14:textId="77777777" w:rsidR="00FA02D1" w:rsidRDefault="00FA02D1" w:rsidP="00FA02D1">
      <w:pPr>
        <w:pStyle w:val="ListParagraph"/>
        <w:numPr>
          <w:ilvl w:val="0"/>
          <w:numId w:val="2"/>
        </w:numPr>
      </w:pPr>
      <w:r>
        <w:t>MDR (Discretized): 67 (59.8%)</w:t>
      </w:r>
    </w:p>
    <w:p w14:paraId="7FEE1718" w14:textId="77777777" w:rsidR="00FA02D1" w:rsidRDefault="00FA02D1" w:rsidP="00FA02D1">
      <w:pPr>
        <w:pStyle w:val="ListParagraph"/>
        <w:numPr>
          <w:ilvl w:val="1"/>
          <w:numId w:val="2"/>
        </w:numPr>
      </w:pPr>
      <w:r>
        <w:t>Multiplicative: 30 (53.6%)</w:t>
      </w:r>
    </w:p>
    <w:p w14:paraId="6BF8ECE0" w14:textId="77777777" w:rsidR="00FA02D1" w:rsidRDefault="00FA02D1" w:rsidP="00FA02D1">
      <w:pPr>
        <w:pStyle w:val="ListParagraph"/>
        <w:numPr>
          <w:ilvl w:val="1"/>
          <w:numId w:val="2"/>
        </w:numPr>
      </w:pPr>
      <w:r>
        <w:t>Dominant: 6 (50%)</w:t>
      </w:r>
    </w:p>
    <w:p w14:paraId="47A442A3" w14:textId="77777777" w:rsidR="00FA02D1" w:rsidRDefault="00FA02D1" w:rsidP="00FA02D1">
      <w:pPr>
        <w:pStyle w:val="ListParagraph"/>
        <w:numPr>
          <w:ilvl w:val="1"/>
          <w:numId w:val="2"/>
        </w:numPr>
      </w:pPr>
      <w:r>
        <w:t>Recessive: 4 (33.3%)</w:t>
      </w:r>
    </w:p>
    <w:p w14:paraId="77132751" w14:textId="44FAA9A8" w:rsidR="00FA02D1" w:rsidRDefault="00FA02D1" w:rsidP="00FA02D1">
      <w:pPr>
        <w:pStyle w:val="ListParagraph"/>
        <w:numPr>
          <w:ilvl w:val="1"/>
          <w:numId w:val="2"/>
        </w:numPr>
      </w:pPr>
      <w:r>
        <w:t>XOR: 27 (84.4%)</w:t>
      </w:r>
    </w:p>
    <w:p w14:paraId="59D88004" w14:textId="0DCF73AA" w:rsidR="006852C8" w:rsidRDefault="006852C8" w:rsidP="006852C8">
      <w:pPr>
        <w:pStyle w:val="ListParagraph"/>
        <w:numPr>
          <w:ilvl w:val="0"/>
          <w:numId w:val="2"/>
        </w:numPr>
      </w:pPr>
      <w:r>
        <w:t>MIDESP: 4</w:t>
      </w:r>
      <w:r w:rsidR="00B70654">
        <w:t>6</w:t>
      </w:r>
      <w:r>
        <w:t xml:space="preserve"> (</w:t>
      </w:r>
      <w:r w:rsidR="001B0729">
        <w:t>4</w:t>
      </w:r>
      <w:r w:rsidR="00B70654">
        <w:t>1.1</w:t>
      </w:r>
      <w:r>
        <w:t>%)</w:t>
      </w:r>
    </w:p>
    <w:p w14:paraId="61B402F3" w14:textId="7D71D91A" w:rsidR="006852C8" w:rsidRDefault="006852C8" w:rsidP="006852C8">
      <w:pPr>
        <w:pStyle w:val="ListParagraph"/>
        <w:numPr>
          <w:ilvl w:val="1"/>
          <w:numId w:val="2"/>
        </w:numPr>
      </w:pPr>
      <w:r>
        <w:t>Multiplicative: 23 (41.1%)</w:t>
      </w:r>
    </w:p>
    <w:p w14:paraId="6209E689" w14:textId="61B0623B" w:rsidR="0029546A" w:rsidRDefault="0029546A" w:rsidP="006852C8">
      <w:pPr>
        <w:pStyle w:val="ListParagraph"/>
        <w:numPr>
          <w:ilvl w:val="1"/>
          <w:numId w:val="2"/>
        </w:numPr>
      </w:pPr>
      <w:r>
        <w:t>Dominant:</w:t>
      </w:r>
      <w:r w:rsidR="00F61E17">
        <w:t xml:space="preserve"> 4 (33%)</w:t>
      </w:r>
    </w:p>
    <w:p w14:paraId="3EAD2AE4" w14:textId="1BA3FEC7" w:rsidR="009014A6" w:rsidRDefault="009014A6" w:rsidP="006852C8">
      <w:pPr>
        <w:pStyle w:val="ListParagraph"/>
        <w:numPr>
          <w:ilvl w:val="1"/>
          <w:numId w:val="2"/>
        </w:numPr>
      </w:pPr>
      <w:r>
        <w:t>Recessive:</w:t>
      </w:r>
      <w:r w:rsidR="00AB646A">
        <w:t xml:space="preserve"> 0</w:t>
      </w:r>
      <w:r w:rsidR="001B0729">
        <w:t xml:space="preserve"> (0%)</w:t>
      </w:r>
    </w:p>
    <w:p w14:paraId="66751D78" w14:textId="13A2BF39" w:rsidR="006852C8" w:rsidRDefault="006852C8" w:rsidP="006852C8">
      <w:pPr>
        <w:pStyle w:val="ListParagraph"/>
        <w:numPr>
          <w:ilvl w:val="1"/>
          <w:numId w:val="2"/>
        </w:numPr>
      </w:pPr>
      <w:r>
        <w:t>XOR: 16 (50%)</w:t>
      </w:r>
    </w:p>
    <w:p w14:paraId="43CC92F8" w14:textId="4A720422" w:rsidR="00FA02D1" w:rsidRDefault="00FA02D1" w:rsidP="00FA02D1">
      <w:pPr>
        <w:pStyle w:val="ListParagraph"/>
        <w:numPr>
          <w:ilvl w:val="0"/>
          <w:numId w:val="2"/>
        </w:numPr>
      </w:pPr>
      <w:r>
        <w:t xml:space="preserve">Plink </w:t>
      </w:r>
      <w:r w:rsidR="009211A5">
        <w:t>BOOST</w:t>
      </w:r>
      <w:r>
        <w:t xml:space="preserve"> (Discretized): 10 (11.6%)</w:t>
      </w:r>
    </w:p>
    <w:p w14:paraId="1A2F0804" w14:textId="77777777" w:rsidR="00FA02D1" w:rsidRDefault="00FA02D1" w:rsidP="00FA02D1">
      <w:pPr>
        <w:pStyle w:val="ListParagraph"/>
        <w:numPr>
          <w:ilvl w:val="1"/>
          <w:numId w:val="2"/>
        </w:numPr>
      </w:pPr>
      <w:r>
        <w:t>Multiplicative: 1 (1.78%)</w:t>
      </w:r>
    </w:p>
    <w:p w14:paraId="195345B7" w14:textId="77777777" w:rsidR="00FA02D1" w:rsidRDefault="00FA02D1" w:rsidP="00FA02D1">
      <w:pPr>
        <w:pStyle w:val="ListParagraph"/>
        <w:numPr>
          <w:ilvl w:val="1"/>
          <w:numId w:val="2"/>
        </w:numPr>
      </w:pPr>
      <w:r>
        <w:t>Dominant: 3 (25%)</w:t>
      </w:r>
    </w:p>
    <w:p w14:paraId="2AA6432A" w14:textId="77777777" w:rsidR="00FA02D1" w:rsidRDefault="00FA02D1" w:rsidP="00FA02D1">
      <w:pPr>
        <w:pStyle w:val="ListParagraph"/>
        <w:numPr>
          <w:ilvl w:val="1"/>
          <w:numId w:val="2"/>
        </w:numPr>
      </w:pPr>
      <w:r>
        <w:t>Recessive: 0 (0%)</w:t>
      </w:r>
    </w:p>
    <w:p w14:paraId="33D7A8BB" w14:textId="40BB1C60" w:rsidR="00FA02D1" w:rsidRDefault="00FA02D1" w:rsidP="00FA02D1">
      <w:pPr>
        <w:pStyle w:val="ListParagraph"/>
        <w:numPr>
          <w:ilvl w:val="1"/>
          <w:numId w:val="2"/>
        </w:numPr>
      </w:pPr>
      <w:r>
        <w:t>XOR: 6 (18.75%)</w:t>
      </w:r>
    </w:p>
    <w:p w14:paraId="45D0BFDE" w14:textId="246971C7" w:rsidR="007C3136" w:rsidRDefault="007C3136" w:rsidP="0002092F">
      <w:pPr>
        <w:pStyle w:val="ListParagraph"/>
        <w:numPr>
          <w:ilvl w:val="0"/>
          <w:numId w:val="2"/>
        </w:numPr>
      </w:pPr>
      <w:r>
        <w:t xml:space="preserve">Plink Epistasis: </w:t>
      </w:r>
      <w:r w:rsidR="00B70654">
        <w:t>28</w:t>
      </w:r>
      <w:r w:rsidR="0064471F">
        <w:t xml:space="preserve"> (</w:t>
      </w:r>
      <w:r w:rsidR="00B70654">
        <w:t>25</w:t>
      </w:r>
      <w:r w:rsidR="0064471F">
        <w:t>%)</w:t>
      </w:r>
    </w:p>
    <w:p w14:paraId="47C53876" w14:textId="6D5ACBBA" w:rsidR="0002092F" w:rsidRDefault="0002092F" w:rsidP="0002092F">
      <w:pPr>
        <w:pStyle w:val="ListParagraph"/>
        <w:numPr>
          <w:ilvl w:val="1"/>
          <w:numId w:val="2"/>
        </w:numPr>
      </w:pPr>
      <w:r>
        <w:t>Multiplicative:</w:t>
      </w:r>
      <w:r w:rsidR="00AE5B33">
        <w:t xml:space="preserve"> 10</w:t>
      </w:r>
      <w:r w:rsidR="0064471F">
        <w:t xml:space="preserve"> (17.8%)</w:t>
      </w:r>
    </w:p>
    <w:p w14:paraId="07CBA1E9" w14:textId="10129DAD" w:rsidR="0029546A" w:rsidRDefault="0029546A" w:rsidP="00F61E17">
      <w:pPr>
        <w:pStyle w:val="ListParagraph"/>
        <w:numPr>
          <w:ilvl w:val="1"/>
          <w:numId w:val="2"/>
        </w:numPr>
      </w:pPr>
      <w:r>
        <w:t>Dominant:</w:t>
      </w:r>
      <w:r w:rsidR="00F61E17" w:rsidRPr="00F61E17">
        <w:t xml:space="preserve"> </w:t>
      </w:r>
      <w:r w:rsidR="00F61E17">
        <w:t>12 (100%)</w:t>
      </w:r>
    </w:p>
    <w:p w14:paraId="6702852E" w14:textId="2DE689DD" w:rsidR="0002092F" w:rsidRDefault="0002092F" w:rsidP="0002092F">
      <w:pPr>
        <w:pStyle w:val="ListParagraph"/>
        <w:numPr>
          <w:ilvl w:val="1"/>
          <w:numId w:val="2"/>
        </w:numPr>
      </w:pPr>
      <w:r>
        <w:t>Recessive:</w:t>
      </w:r>
      <w:r w:rsidR="00A31F54">
        <w:t xml:space="preserve"> 6 (50%)</w:t>
      </w:r>
    </w:p>
    <w:p w14:paraId="3A33E327" w14:textId="1A116527" w:rsidR="00A14495" w:rsidRDefault="0002092F" w:rsidP="003A600E">
      <w:pPr>
        <w:pStyle w:val="ListParagraph"/>
        <w:numPr>
          <w:ilvl w:val="1"/>
          <w:numId w:val="2"/>
        </w:numPr>
      </w:pPr>
      <w:r>
        <w:t>XOR:</w:t>
      </w:r>
      <w:r w:rsidR="00F92F2D">
        <w:t xml:space="preserve"> 0</w:t>
      </w:r>
      <w:r w:rsidR="0064471F">
        <w:t xml:space="preserve"> (0%)</w:t>
      </w:r>
    </w:p>
    <w:p w14:paraId="18482259" w14:textId="62B5057C" w:rsidR="001542ED" w:rsidRDefault="001542ED" w:rsidP="001542ED">
      <w:pPr>
        <w:pStyle w:val="ListParagraph"/>
        <w:numPr>
          <w:ilvl w:val="0"/>
          <w:numId w:val="2"/>
        </w:numPr>
      </w:pPr>
      <w:r>
        <w:t>QMDR:</w:t>
      </w:r>
      <w:r w:rsidR="00B05955">
        <w:t xml:space="preserve"> 16 (14.3%)</w:t>
      </w:r>
    </w:p>
    <w:p w14:paraId="34DCA072" w14:textId="43927389" w:rsidR="00C842C8" w:rsidRDefault="00C842C8" w:rsidP="00C842C8">
      <w:pPr>
        <w:pStyle w:val="ListParagraph"/>
        <w:numPr>
          <w:ilvl w:val="1"/>
          <w:numId w:val="2"/>
        </w:numPr>
      </w:pPr>
      <w:r>
        <w:t>Multiplicative:</w:t>
      </w:r>
      <w:r w:rsidR="00B05955">
        <w:t xml:space="preserve"> 9 (16.1%)</w:t>
      </w:r>
    </w:p>
    <w:p w14:paraId="0F0400DF" w14:textId="0CCF291E" w:rsidR="00C842C8" w:rsidRDefault="00C842C8" w:rsidP="00C842C8">
      <w:pPr>
        <w:pStyle w:val="ListParagraph"/>
        <w:numPr>
          <w:ilvl w:val="1"/>
          <w:numId w:val="2"/>
        </w:numPr>
      </w:pPr>
      <w:r>
        <w:t>Dominant:</w:t>
      </w:r>
      <w:r w:rsidR="00B05955">
        <w:t xml:space="preserve"> 7 (58.3%)</w:t>
      </w:r>
    </w:p>
    <w:p w14:paraId="27A21B1E" w14:textId="17D94C77" w:rsidR="00C842C8" w:rsidRDefault="00C842C8" w:rsidP="00850A3A">
      <w:pPr>
        <w:pStyle w:val="ListParagraph"/>
        <w:numPr>
          <w:ilvl w:val="1"/>
          <w:numId w:val="2"/>
        </w:numPr>
        <w:spacing w:after="0"/>
      </w:pPr>
      <w:r>
        <w:t>Recessive:</w:t>
      </w:r>
      <w:r w:rsidR="00B05955">
        <w:t xml:space="preserve"> 0</w:t>
      </w:r>
    </w:p>
    <w:p w14:paraId="7AEEC3DB" w14:textId="58B7BEF5" w:rsidR="00C842C8" w:rsidRDefault="00C842C8" w:rsidP="00850A3A">
      <w:pPr>
        <w:pStyle w:val="ListParagraph"/>
        <w:numPr>
          <w:ilvl w:val="1"/>
          <w:numId w:val="2"/>
        </w:numPr>
        <w:spacing w:after="0"/>
      </w:pPr>
      <w:r>
        <w:t>XOR:</w:t>
      </w:r>
      <w:r w:rsidR="00B05955">
        <w:t xml:space="preserve"> 0</w:t>
      </w:r>
    </w:p>
    <w:p w14:paraId="787CCCAB" w14:textId="4DB3040E" w:rsidR="00D04A08" w:rsidRPr="00850A3A" w:rsidRDefault="00D04A08" w:rsidP="00850A3A">
      <w:pPr>
        <w:numPr>
          <w:ilvl w:val="0"/>
          <w:numId w:val="2"/>
        </w:numPr>
        <w:tabs>
          <w:tab w:val="left" w:pos="360"/>
          <w:tab w:val="left" w:pos="720"/>
        </w:tabs>
        <w:autoSpaceDE w:val="0"/>
        <w:autoSpaceDN w:val="0"/>
        <w:adjustRightInd w:val="0"/>
        <w:spacing w:after="0" w:line="276" w:lineRule="auto"/>
        <w:rPr>
          <w:rFonts w:cstheme="minorHAnsi"/>
          <w:color w:val="000000"/>
          <w:kern w:val="0"/>
        </w:rPr>
      </w:pPr>
      <w:r w:rsidRPr="00850A3A">
        <w:rPr>
          <w:rFonts w:cstheme="minorHAnsi"/>
          <w:color w:val="000000"/>
          <w:kern w:val="0"/>
        </w:rPr>
        <w:t xml:space="preserve">REMMA: </w:t>
      </w:r>
      <w:r w:rsidR="005F7B37">
        <w:rPr>
          <w:rFonts w:cstheme="minorHAnsi"/>
          <w:color w:val="000000"/>
          <w:kern w:val="0"/>
        </w:rPr>
        <w:t>28</w:t>
      </w:r>
      <w:r w:rsidRPr="00850A3A">
        <w:rPr>
          <w:rFonts w:cstheme="minorHAnsi"/>
          <w:color w:val="000000"/>
          <w:kern w:val="0"/>
        </w:rPr>
        <w:t xml:space="preserve"> (2</w:t>
      </w:r>
      <w:r w:rsidR="005F7B37">
        <w:rPr>
          <w:rFonts w:cstheme="minorHAnsi"/>
          <w:color w:val="000000"/>
          <w:kern w:val="0"/>
        </w:rPr>
        <w:t>5</w:t>
      </w:r>
      <w:r w:rsidRPr="00850A3A">
        <w:rPr>
          <w:rFonts w:cstheme="minorHAnsi"/>
          <w:color w:val="000000"/>
          <w:kern w:val="0"/>
        </w:rPr>
        <w:t>%)</w:t>
      </w:r>
    </w:p>
    <w:p w14:paraId="66C4B19B" w14:textId="09B0C6BC" w:rsidR="00D04A08" w:rsidRPr="00850A3A" w:rsidRDefault="00D04A08" w:rsidP="00850A3A">
      <w:pPr>
        <w:numPr>
          <w:ilvl w:val="1"/>
          <w:numId w:val="2"/>
        </w:numPr>
        <w:tabs>
          <w:tab w:val="left" w:pos="1080"/>
          <w:tab w:val="left" w:pos="1440"/>
        </w:tabs>
        <w:autoSpaceDE w:val="0"/>
        <w:autoSpaceDN w:val="0"/>
        <w:adjustRightInd w:val="0"/>
        <w:spacing w:after="0" w:line="276" w:lineRule="auto"/>
        <w:rPr>
          <w:rFonts w:cstheme="minorHAnsi"/>
          <w:color w:val="000000"/>
          <w:kern w:val="0"/>
        </w:rPr>
      </w:pPr>
      <w:r w:rsidRPr="00850A3A">
        <w:rPr>
          <w:rFonts w:cstheme="minorHAnsi"/>
          <w:color w:val="000000"/>
          <w:kern w:val="0"/>
        </w:rPr>
        <w:t xml:space="preserve">Multiplicative: </w:t>
      </w:r>
      <w:r w:rsidR="003B306B">
        <w:rPr>
          <w:rFonts w:cstheme="minorHAnsi"/>
          <w:color w:val="000000"/>
          <w:kern w:val="0"/>
        </w:rPr>
        <w:t>1</w:t>
      </w:r>
      <w:r w:rsidR="005F7B37">
        <w:rPr>
          <w:rFonts w:cstheme="minorHAnsi"/>
          <w:color w:val="000000"/>
          <w:kern w:val="0"/>
        </w:rPr>
        <w:t>0</w:t>
      </w:r>
      <w:r w:rsidRPr="00850A3A">
        <w:rPr>
          <w:rFonts w:cstheme="minorHAnsi"/>
          <w:color w:val="000000"/>
          <w:kern w:val="0"/>
        </w:rPr>
        <w:t xml:space="preserve"> (</w:t>
      </w:r>
      <w:r w:rsidR="005F7B37">
        <w:rPr>
          <w:rFonts w:cstheme="minorHAnsi"/>
          <w:color w:val="000000"/>
          <w:kern w:val="0"/>
        </w:rPr>
        <w:t>17.9</w:t>
      </w:r>
      <w:r w:rsidRPr="00850A3A">
        <w:rPr>
          <w:rFonts w:cstheme="minorHAnsi"/>
          <w:color w:val="000000"/>
          <w:kern w:val="0"/>
        </w:rPr>
        <w:t>%)</w:t>
      </w:r>
    </w:p>
    <w:p w14:paraId="22DE8052" w14:textId="77777777" w:rsidR="00D04A08" w:rsidRPr="00850A3A" w:rsidRDefault="00D04A08" w:rsidP="00850A3A">
      <w:pPr>
        <w:numPr>
          <w:ilvl w:val="1"/>
          <w:numId w:val="2"/>
        </w:numPr>
        <w:tabs>
          <w:tab w:val="left" w:pos="1080"/>
          <w:tab w:val="left" w:pos="1440"/>
        </w:tabs>
        <w:autoSpaceDE w:val="0"/>
        <w:autoSpaceDN w:val="0"/>
        <w:adjustRightInd w:val="0"/>
        <w:spacing w:after="0" w:line="276" w:lineRule="auto"/>
        <w:rPr>
          <w:rFonts w:cstheme="minorHAnsi"/>
          <w:color w:val="000000"/>
          <w:kern w:val="0"/>
        </w:rPr>
      </w:pPr>
      <w:r w:rsidRPr="00850A3A">
        <w:rPr>
          <w:rFonts w:cstheme="minorHAnsi"/>
          <w:color w:val="000000"/>
          <w:kern w:val="0"/>
        </w:rPr>
        <w:t>Dominant: 12 (100%)</w:t>
      </w:r>
    </w:p>
    <w:p w14:paraId="4CED8AAD" w14:textId="3C3B0309" w:rsidR="00D04A08" w:rsidRPr="00850A3A" w:rsidRDefault="00D04A08" w:rsidP="00850A3A">
      <w:pPr>
        <w:numPr>
          <w:ilvl w:val="1"/>
          <w:numId w:val="2"/>
        </w:numPr>
        <w:tabs>
          <w:tab w:val="left" w:pos="1080"/>
          <w:tab w:val="left" w:pos="1440"/>
        </w:tabs>
        <w:autoSpaceDE w:val="0"/>
        <w:autoSpaceDN w:val="0"/>
        <w:adjustRightInd w:val="0"/>
        <w:spacing w:after="0" w:line="276" w:lineRule="auto"/>
        <w:rPr>
          <w:rFonts w:cstheme="minorHAnsi"/>
          <w:color w:val="000000"/>
          <w:kern w:val="0"/>
        </w:rPr>
      </w:pPr>
      <w:r w:rsidRPr="00850A3A">
        <w:rPr>
          <w:rFonts w:cstheme="minorHAnsi"/>
          <w:color w:val="000000"/>
          <w:kern w:val="0"/>
        </w:rPr>
        <w:t xml:space="preserve">Recessive: </w:t>
      </w:r>
      <w:r w:rsidR="005F7B37">
        <w:rPr>
          <w:rFonts w:cstheme="minorHAnsi"/>
          <w:color w:val="000000"/>
          <w:kern w:val="0"/>
        </w:rPr>
        <w:t>6</w:t>
      </w:r>
      <w:r w:rsidRPr="00850A3A">
        <w:rPr>
          <w:rFonts w:cstheme="minorHAnsi"/>
          <w:color w:val="000000"/>
          <w:kern w:val="0"/>
        </w:rPr>
        <w:t xml:space="preserve"> (5</w:t>
      </w:r>
      <w:r w:rsidR="005F7B37">
        <w:rPr>
          <w:rFonts w:cstheme="minorHAnsi"/>
          <w:color w:val="000000"/>
          <w:kern w:val="0"/>
        </w:rPr>
        <w:t>0</w:t>
      </w:r>
      <w:r w:rsidRPr="00850A3A">
        <w:rPr>
          <w:rFonts w:cstheme="minorHAnsi"/>
          <w:color w:val="000000"/>
          <w:kern w:val="0"/>
        </w:rPr>
        <w:t>%)</w:t>
      </w:r>
    </w:p>
    <w:p w14:paraId="4FEDF43A" w14:textId="77777777" w:rsidR="00D04A08" w:rsidRPr="00850A3A" w:rsidRDefault="00D04A08" w:rsidP="00850A3A">
      <w:pPr>
        <w:numPr>
          <w:ilvl w:val="1"/>
          <w:numId w:val="2"/>
        </w:numPr>
        <w:tabs>
          <w:tab w:val="left" w:pos="1080"/>
          <w:tab w:val="left" w:pos="1440"/>
        </w:tabs>
        <w:autoSpaceDE w:val="0"/>
        <w:autoSpaceDN w:val="0"/>
        <w:adjustRightInd w:val="0"/>
        <w:spacing w:after="0" w:line="276" w:lineRule="auto"/>
        <w:rPr>
          <w:rFonts w:cstheme="minorHAnsi"/>
          <w:color w:val="000000"/>
          <w:kern w:val="0"/>
        </w:rPr>
      </w:pPr>
      <w:r w:rsidRPr="00850A3A">
        <w:rPr>
          <w:rFonts w:cstheme="minorHAnsi"/>
          <w:color w:val="000000"/>
          <w:kern w:val="0"/>
        </w:rPr>
        <w:t>XOR: 0</w:t>
      </w:r>
    </w:p>
    <w:p w14:paraId="134F853A" w14:textId="788C9B4A" w:rsidR="0082112A" w:rsidRDefault="0082112A">
      <w:r>
        <w:br w:type="page"/>
      </w:r>
    </w:p>
    <w:p w14:paraId="4B824635" w14:textId="51A8C65B" w:rsidR="001969D0" w:rsidRPr="001969D0" w:rsidRDefault="001969D0" w:rsidP="001E301D">
      <w:pPr>
        <w:pStyle w:val="Heading1"/>
      </w:pPr>
      <w:bookmarkStart w:id="2" w:name="_Toc196863673"/>
      <w:r w:rsidRPr="001969D0">
        <w:lastRenderedPageBreak/>
        <w:t xml:space="preserve">SECTION </w:t>
      </w:r>
      <w:r w:rsidR="00DA78D7">
        <w:t>3</w:t>
      </w:r>
      <w:r w:rsidRPr="001969D0">
        <w:t xml:space="preserve"> TRUE POSITIVE AVERAGE POSITION</w:t>
      </w:r>
      <w:bookmarkEnd w:id="2"/>
    </w:p>
    <w:p w14:paraId="609AC88E" w14:textId="59A34031" w:rsidR="009B4E61" w:rsidRDefault="009B4E61" w:rsidP="003A600E">
      <w:r>
        <w:t>Now let us examine average true positive position by interaction per tool.</w:t>
      </w:r>
      <w:r w:rsidR="007675B8">
        <w:t xml:space="preserve"> Note that in computing the average we only account for datasets wherein at least one pair was correctly detected. </w:t>
      </w:r>
      <w:r w:rsidR="00AB3677">
        <w:t xml:space="preserve">Also note that these are penalized average positions, that is when a given dataset had &gt; 1 interacting pairs and not all pairs were detected, the undetected pairs were considered to be at the “end” of the sorted list. </w:t>
      </w:r>
    </w:p>
    <w:p w14:paraId="295942E5" w14:textId="4C0F1174" w:rsidR="007339E8" w:rsidRDefault="007339E8" w:rsidP="003A600E">
      <w:r>
        <w:t xml:space="preserve">The detected pairs were sorted by p-value in </w:t>
      </w:r>
      <w:r w:rsidR="003B764C">
        <w:t>Plink Epistasis, Matrix Epistasis, EpiSNP, and REMMA</w:t>
      </w:r>
      <w:r w:rsidR="00F33960">
        <w:t xml:space="preserve">, </w:t>
      </w:r>
      <w:r>
        <w:t>by mutual information in MIDESP</w:t>
      </w:r>
      <w:r w:rsidR="00F33960">
        <w:t>, by accuracy in MDR, and by t-statistic in QMDR</w:t>
      </w:r>
      <w:r>
        <w:t xml:space="preserve">. </w:t>
      </w:r>
    </w:p>
    <w:p w14:paraId="32ABAA97" w14:textId="77777777" w:rsidR="00493123" w:rsidRDefault="00493123" w:rsidP="00493123">
      <w:pPr>
        <w:pStyle w:val="ListParagraph"/>
        <w:numPr>
          <w:ilvl w:val="0"/>
          <w:numId w:val="2"/>
        </w:numPr>
      </w:pPr>
      <w:r>
        <w:t xml:space="preserve">EpiSNP: </w:t>
      </w:r>
    </w:p>
    <w:p w14:paraId="7EBC3B6B" w14:textId="77777777" w:rsidR="00493123" w:rsidRDefault="00493123" w:rsidP="00493123">
      <w:pPr>
        <w:pStyle w:val="ListParagraph"/>
        <w:numPr>
          <w:ilvl w:val="1"/>
          <w:numId w:val="2"/>
        </w:numPr>
      </w:pPr>
      <w:r>
        <w:t>Multiplicative: 0</w:t>
      </w:r>
    </w:p>
    <w:p w14:paraId="16406C8A" w14:textId="77777777" w:rsidR="00493123" w:rsidRDefault="00493123" w:rsidP="00493123">
      <w:pPr>
        <w:pStyle w:val="ListParagraph"/>
        <w:numPr>
          <w:ilvl w:val="1"/>
          <w:numId w:val="2"/>
        </w:numPr>
      </w:pPr>
      <w:r>
        <w:t>Dominant: 0</w:t>
      </w:r>
    </w:p>
    <w:p w14:paraId="40909691" w14:textId="77777777" w:rsidR="00493123" w:rsidRDefault="00493123" w:rsidP="00493123">
      <w:pPr>
        <w:pStyle w:val="ListParagraph"/>
        <w:numPr>
          <w:ilvl w:val="1"/>
          <w:numId w:val="2"/>
        </w:numPr>
      </w:pPr>
      <w:r>
        <w:t>Recessive: 500.58</w:t>
      </w:r>
    </w:p>
    <w:p w14:paraId="11061DA3" w14:textId="252BF4EA" w:rsidR="00493123" w:rsidRDefault="00493123" w:rsidP="00493123">
      <w:pPr>
        <w:pStyle w:val="ListParagraph"/>
        <w:numPr>
          <w:ilvl w:val="1"/>
          <w:numId w:val="2"/>
        </w:numPr>
      </w:pPr>
      <w:r>
        <w:t>XOR: 0</w:t>
      </w:r>
    </w:p>
    <w:p w14:paraId="28C13ECE" w14:textId="77777777" w:rsidR="00493123" w:rsidRDefault="00493123" w:rsidP="00493123">
      <w:pPr>
        <w:pStyle w:val="ListParagraph"/>
        <w:numPr>
          <w:ilvl w:val="0"/>
          <w:numId w:val="2"/>
        </w:numPr>
      </w:pPr>
      <w:r>
        <w:t>Matrix Epistasis:</w:t>
      </w:r>
    </w:p>
    <w:p w14:paraId="189328A6" w14:textId="77777777" w:rsidR="00493123" w:rsidRDefault="00493123" w:rsidP="00493123">
      <w:pPr>
        <w:pStyle w:val="ListParagraph"/>
        <w:numPr>
          <w:ilvl w:val="1"/>
          <w:numId w:val="2"/>
        </w:numPr>
      </w:pPr>
      <w:r>
        <w:t>Multiplicative:</w:t>
      </w:r>
      <w:r w:rsidRPr="00F92F2D">
        <w:t xml:space="preserve"> </w:t>
      </w:r>
      <w:r>
        <w:t>247.82</w:t>
      </w:r>
    </w:p>
    <w:p w14:paraId="608B2A8A" w14:textId="77777777" w:rsidR="00493123" w:rsidRDefault="00493123" w:rsidP="00493123">
      <w:pPr>
        <w:pStyle w:val="ListParagraph"/>
        <w:numPr>
          <w:ilvl w:val="1"/>
          <w:numId w:val="2"/>
        </w:numPr>
      </w:pPr>
      <w:r>
        <w:t>Dominant: 1.25</w:t>
      </w:r>
    </w:p>
    <w:p w14:paraId="55EBDFDA" w14:textId="77777777" w:rsidR="00493123" w:rsidRDefault="00493123" w:rsidP="00493123">
      <w:pPr>
        <w:pStyle w:val="ListParagraph"/>
        <w:numPr>
          <w:ilvl w:val="1"/>
          <w:numId w:val="2"/>
        </w:numPr>
      </w:pPr>
      <w:r>
        <w:t>Recessive: 414</w:t>
      </w:r>
    </w:p>
    <w:p w14:paraId="7513861B" w14:textId="69745A6A" w:rsidR="00493123" w:rsidRDefault="00493123" w:rsidP="00493123">
      <w:pPr>
        <w:pStyle w:val="ListParagraph"/>
        <w:numPr>
          <w:ilvl w:val="1"/>
          <w:numId w:val="2"/>
        </w:numPr>
      </w:pPr>
      <w:r>
        <w:t>XOR: NA</w:t>
      </w:r>
    </w:p>
    <w:p w14:paraId="036E78D9" w14:textId="77777777" w:rsidR="00493123" w:rsidRDefault="00493123" w:rsidP="00493123">
      <w:pPr>
        <w:pStyle w:val="ListParagraph"/>
        <w:numPr>
          <w:ilvl w:val="0"/>
          <w:numId w:val="2"/>
        </w:numPr>
      </w:pPr>
      <w:r>
        <w:t xml:space="preserve">MDR (Discretized): </w:t>
      </w:r>
    </w:p>
    <w:p w14:paraId="401ED63A" w14:textId="77777777" w:rsidR="00493123" w:rsidRDefault="00493123" w:rsidP="00493123">
      <w:pPr>
        <w:pStyle w:val="ListParagraph"/>
        <w:numPr>
          <w:ilvl w:val="1"/>
          <w:numId w:val="2"/>
        </w:numPr>
      </w:pPr>
      <w:r>
        <w:t xml:space="preserve">Multiplicative: </w:t>
      </w:r>
      <w:r w:rsidRPr="00593EA1">
        <w:t>110.53</w:t>
      </w:r>
    </w:p>
    <w:p w14:paraId="7A0D4E27" w14:textId="77777777" w:rsidR="00493123" w:rsidRDefault="00493123" w:rsidP="00493123">
      <w:pPr>
        <w:pStyle w:val="ListParagraph"/>
        <w:numPr>
          <w:ilvl w:val="1"/>
          <w:numId w:val="2"/>
        </w:numPr>
      </w:pPr>
      <w:r>
        <w:t>Dominant: 179</w:t>
      </w:r>
    </w:p>
    <w:p w14:paraId="6B7C1B43" w14:textId="77777777" w:rsidR="00493123" w:rsidRDefault="00493123" w:rsidP="00493123">
      <w:pPr>
        <w:pStyle w:val="ListParagraph"/>
        <w:numPr>
          <w:ilvl w:val="1"/>
          <w:numId w:val="2"/>
        </w:numPr>
      </w:pPr>
      <w:r>
        <w:t xml:space="preserve">Recessive: </w:t>
      </w:r>
      <w:r w:rsidRPr="00593EA1">
        <w:t>224.</w:t>
      </w:r>
      <w:r>
        <w:t>37</w:t>
      </w:r>
    </w:p>
    <w:p w14:paraId="3C9F849C" w14:textId="07490B81" w:rsidR="00493123" w:rsidRDefault="00493123" w:rsidP="00493123">
      <w:pPr>
        <w:pStyle w:val="ListParagraph"/>
        <w:numPr>
          <w:ilvl w:val="1"/>
          <w:numId w:val="2"/>
        </w:numPr>
      </w:pPr>
      <w:r>
        <w:t>XOR: 139.84</w:t>
      </w:r>
    </w:p>
    <w:p w14:paraId="0737C5AE" w14:textId="1C52013C" w:rsidR="00C74C3C" w:rsidRDefault="00C74C3C" w:rsidP="00C74C3C">
      <w:pPr>
        <w:pStyle w:val="ListParagraph"/>
        <w:numPr>
          <w:ilvl w:val="0"/>
          <w:numId w:val="2"/>
        </w:numPr>
      </w:pPr>
      <w:r>
        <w:t xml:space="preserve">MIDESP: </w:t>
      </w:r>
    </w:p>
    <w:p w14:paraId="01A74C3A" w14:textId="77777777" w:rsidR="00C74C3C" w:rsidRDefault="00C74C3C" w:rsidP="00C74C3C">
      <w:pPr>
        <w:pStyle w:val="ListParagraph"/>
        <w:numPr>
          <w:ilvl w:val="1"/>
          <w:numId w:val="2"/>
        </w:numPr>
      </w:pPr>
      <w:r>
        <w:t>Multiplicative: 34.30</w:t>
      </w:r>
    </w:p>
    <w:p w14:paraId="3BA6585A" w14:textId="5B0F704D" w:rsidR="00E65220" w:rsidRDefault="00E65220" w:rsidP="00C74C3C">
      <w:pPr>
        <w:pStyle w:val="ListParagraph"/>
        <w:numPr>
          <w:ilvl w:val="1"/>
          <w:numId w:val="2"/>
        </w:numPr>
      </w:pPr>
      <w:r>
        <w:t xml:space="preserve">Dominant: </w:t>
      </w:r>
      <w:r w:rsidR="007D4363">
        <w:t>624.5</w:t>
      </w:r>
    </w:p>
    <w:p w14:paraId="0A240066" w14:textId="00F02EC1" w:rsidR="00C74C3C" w:rsidRDefault="00C74C3C" w:rsidP="00C74C3C">
      <w:pPr>
        <w:pStyle w:val="ListParagraph"/>
        <w:numPr>
          <w:ilvl w:val="1"/>
          <w:numId w:val="2"/>
        </w:numPr>
      </w:pPr>
      <w:r>
        <w:t xml:space="preserve">Recessive: </w:t>
      </w:r>
      <w:r w:rsidR="00566096">
        <w:t>NA</w:t>
      </w:r>
    </w:p>
    <w:p w14:paraId="308C08BB" w14:textId="3997E253" w:rsidR="00C74C3C" w:rsidRDefault="00C74C3C" w:rsidP="00C74C3C">
      <w:pPr>
        <w:pStyle w:val="ListParagraph"/>
        <w:numPr>
          <w:ilvl w:val="1"/>
          <w:numId w:val="2"/>
        </w:numPr>
      </w:pPr>
      <w:r>
        <w:t>XOR: 72.19</w:t>
      </w:r>
    </w:p>
    <w:p w14:paraId="4D5BB933" w14:textId="772423CF" w:rsidR="00493123" w:rsidRDefault="00493123" w:rsidP="00493123">
      <w:pPr>
        <w:pStyle w:val="ListParagraph"/>
        <w:numPr>
          <w:ilvl w:val="0"/>
          <w:numId w:val="2"/>
        </w:numPr>
      </w:pPr>
      <w:r>
        <w:t xml:space="preserve">Plink </w:t>
      </w:r>
      <w:r w:rsidR="009211A5">
        <w:t>BOOST</w:t>
      </w:r>
      <w:r>
        <w:t xml:space="preserve"> (Discretized): </w:t>
      </w:r>
    </w:p>
    <w:p w14:paraId="52DCAF05" w14:textId="77777777" w:rsidR="00493123" w:rsidRDefault="00493123" w:rsidP="00493123">
      <w:pPr>
        <w:pStyle w:val="ListParagraph"/>
        <w:numPr>
          <w:ilvl w:val="1"/>
          <w:numId w:val="2"/>
        </w:numPr>
      </w:pPr>
      <w:r>
        <w:t>Multiplicative: 1</w:t>
      </w:r>
    </w:p>
    <w:p w14:paraId="77333651" w14:textId="77777777" w:rsidR="00493123" w:rsidRDefault="00493123" w:rsidP="00493123">
      <w:pPr>
        <w:pStyle w:val="ListParagraph"/>
        <w:numPr>
          <w:ilvl w:val="1"/>
          <w:numId w:val="2"/>
        </w:numPr>
      </w:pPr>
      <w:r>
        <w:t>Dominant: 1.5</w:t>
      </w:r>
    </w:p>
    <w:p w14:paraId="02B7CA06" w14:textId="77777777" w:rsidR="00493123" w:rsidRDefault="00493123" w:rsidP="00493123">
      <w:pPr>
        <w:pStyle w:val="ListParagraph"/>
        <w:numPr>
          <w:ilvl w:val="1"/>
          <w:numId w:val="2"/>
        </w:numPr>
      </w:pPr>
      <w:r>
        <w:t>Recessive: NA</w:t>
      </w:r>
    </w:p>
    <w:p w14:paraId="0926E4D7" w14:textId="609516D6" w:rsidR="00493123" w:rsidRDefault="00493123" w:rsidP="00493123">
      <w:pPr>
        <w:pStyle w:val="ListParagraph"/>
        <w:numPr>
          <w:ilvl w:val="1"/>
          <w:numId w:val="2"/>
        </w:numPr>
      </w:pPr>
      <w:r>
        <w:t>XOR: 2.44</w:t>
      </w:r>
    </w:p>
    <w:p w14:paraId="33BCD7A2" w14:textId="7DB1FEE1" w:rsidR="009B4E61" w:rsidRDefault="009B4E61" w:rsidP="009B4E61">
      <w:pPr>
        <w:pStyle w:val="ListParagraph"/>
        <w:numPr>
          <w:ilvl w:val="0"/>
          <w:numId w:val="2"/>
        </w:numPr>
      </w:pPr>
      <w:r>
        <w:t>Plink Epistasis:</w:t>
      </w:r>
    </w:p>
    <w:p w14:paraId="6EA9420F" w14:textId="1983188F" w:rsidR="009B4E61" w:rsidRDefault="009B4E61" w:rsidP="009B4E61">
      <w:pPr>
        <w:pStyle w:val="ListParagraph"/>
        <w:numPr>
          <w:ilvl w:val="1"/>
          <w:numId w:val="2"/>
        </w:numPr>
      </w:pPr>
      <w:r>
        <w:t xml:space="preserve">Multiplicative: </w:t>
      </w:r>
      <w:r w:rsidR="00CF08CE">
        <w:t>251.51</w:t>
      </w:r>
    </w:p>
    <w:p w14:paraId="03B826A3" w14:textId="4657776D" w:rsidR="00E65220" w:rsidRDefault="00E65220" w:rsidP="00E65220">
      <w:pPr>
        <w:pStyle w:val="ListParagraph"/>
        <w:numPr>
          <w:ilvl w:val="1"/>
          <w:numId w:val="2"/>
        </w:numPr>
      </w:pPr>
      <w:r>
        <w:t xml:space="preserve">Dominant: </w:t>
      </w:r>
      <w:r w:rsidR="007D4363">
        <w:t>1.25</w:t>
      </w:r>
    </w:p>
    <w:p w14:paraId="6E581BFA" w14:textId="7F912591" w:rsidR="009B4E61" w:rsidRDefault="009B4E61" w:rsidP="009B4E61">
      <w:pPr>
        <w:pStyle w:val="ListParagraph"/>
        <w:numPr>
          <w:ilvl w:val="1"/>
          <w:numId w:val="2"/>
        </w:numPr>
      </w:pPr>
      <w:r>
        <w:t xml:space="preserve">Recessive: </w:t>
      </w:r>
      <w:r w:rsidR="00175F54">
        <w:t>421.83</w:t>
      </w:r>
    </w:p>
    <w:p w14:paraId="453640A1" w14:textId="14AAFD50" w:rsidR="009B4E61" w:rsidRDefault="009B4E61" w:rsidP="009B4E61">
      <w:pPr>
        <w:pStyle w:val="ListParagraph"/>
        <w:numPr>
          <w:ilvl w:val="1"/>
          <w:numId w:val="2"/>
        </w:numPr>
      </w:pPr>
      <w:r>
        <w:t xml:space="preserve">XOR: </w:t>
      </w:r>
      <w:r w:rsidR="002E6667">
        <w:t>NA</w:t>
      </w:r>
    </w:p>
    <w:p w14:paraId="0FEF2A3F" w14:textId="202B4ED1" w:rsidR="009220E7" w:rsidRDefault="009220E7" w:rsidP="009220E7">
      <w:pPr>
        <w:pStyle w:val="ListParagraph"/>
        <w:numPr>
          <w:ilvl w:val="0"/>
          <w:numId w:val="2"/>
        </w:numPr>
      </w:pPr>
      <w:r>
        <w:t xml:space="preserve">QMDR: </w:t>
      </w:r>
    </w:p>
    <w:p w14:paraId="65347559" w14:textId="41C123D0" w:rsidR="009220E7" w:rsidRDefault="009220E7" w:rsidP="009220E7">
      <w:pPr>
        <w:pStyle w:val="ListParagraph"/>
        <w:numPr>
          <w:ilvl w:val="1"/>
          <w:numId w:val="2"/>
        </w:numPr>
      </w:pPr>
      <w:r>
        <w:t xml:space="preserve">Multiplicative: </w:t>
      </w:r>
      <w:r w:rsidR="00593EA1">
        <w:t>99.81</w:t>
      </w:r>
    </w:p>
    <w:p w14:paraId="2886B598" w14:textId="7E2C2CD4" w:rsidR="009220E7" w:rsidRDefault="009220E7" w:rsidP="009220E7">
      <w:pPr>
        <w:pStyle w:val="ListParagraph"/>
        <w:numPr>
          <w:ilvl w:val="1"/>
          <w:numId w:val="2"/>
        </w:numPr>
      </w:pPr>
      <w:r>
        <w:t xml:space="preserve">Dominant: </w:t>
      </w:r>
      <w:r w:rsidR="00593EA1">
        <w:t>42.9</w:t>
      </w:r>
    </w:p>
    <w:p w14:paraId="52F14F06" w14:textId="7FC0CF73" w:rsidR="009220E7" w:rsidRDefault="009220E7" w:rsidP="009220E7">
      <w:pPr>
        <w:pStyle w:val="ListParagraph"/>
        <w:numPr>
          <w:ilvl w:val="1"/>
          <w:numId w:val="2"/>
        </w:numPr>
      </w:pPr>
      <w:r>
        <w:t xml:space="preserve">Recessive: </w:t>
      </w:r>
      <w:r w:rsidR="00593EA1">
        <w:t>0</w:t>
      </w:r>
    </w:p>
    <w:p w14:paraId="586E075B" w14:textId="22E37A85" w:rsidR="009220E7" w:rsidRPr="00850A3A" w:rsidRDefault="009220E7" w:rsidP="00850A3A">
      <w:pPr>
        <w:pStyle w:val="ListParagraph"/>
        <w:numPr>
          <w:ilvl w:val="1"/>
          <w:numId w:val="2"/>
        </w:numPr>
        <w:spacing w:after="0"/>
        <w:rPr>
          <w:rFonts w:cstheme="minorHAnsi"/>
        </w:rPr>
      </w:pPr>
      <w:r w:rsidRPr="00850A3A">
        <w:rPr>
          <w:rFonts w:cstheme="minorHAnsi"/>
        </w:rPr>
        <w:t xml:space="preserve">XOR: </w:t>
      </w:r>
      <w:r w:rsidR="00593EA1" w:rsidRPr="00850A3A">
        <w:rPr>
          <w:rFonts w:cstheme="minorHAnsi"/>
        </w:rPr>
        <w:t>0</w:t>
      </w:r>
    </w:p>
    <w:p w14:paraId="3F67E15A" w14:textId="77777777" w:rsidR="00D04A08" w:rsidRPr="00850A3A" w:rsidRDefault="00D04A08" w:rsidP="00850A3A">
      <w:pPr>
        <w:numPr>
          <w:ilvl w:val="0"/>
          <w:numId w:val="2"/>
        </w:numPr>
        <w:tabs>
          <w:tab w:val="left" w:pos="360"/>
          <w:tab w:val="left" w:pos="720"/>
        </w:tabs>
        <w:autoSpaceDE w:val="0"/>
        <w:autoSpaceDN w:val="0"/>
        <w:adjustRightInd w:val="0"/>
        <w:spacing w:after="0"/>
        <w:rPr>
          <w:rFonts w:cstheme="minorHAnsi"/>
          <w:color w:val="000000"/>
          <w:kern w:val="0"/>
        </w:rPr>
      </w:pPr>
      <w:r w:rsidRPr="00850A3A">
        <w:rPr>
          <w:rFonts w:cstheme="minorHAnsi"/>
          <w:color w:val="000000"/>
          <w:kern w:val="0"/>
        </w:rPr>
        <w:lastRenderedPageBreak/>
        <w:t xml:space="preserve">REMMA: </w:t>
      </w:r>
    </w:p>
    <w:p w14:paraId="0F3D059A" w14:textId="0004ABF8" w:rsidR="00D04A08" w:rsidRPr="00850A3A" w:rsidRDefault="00D04A08" w:rsidP="00850A3A">
      <w:pPr>
        <w:numPr>
          <w:ilvl w:val="1"/>
          <w:numId w:val="2"/>
        </w:numPr>
        <w:tabs>
          <w:tab w:val="left" w:pos="1080"/>
          <w:tab w:val="left" w:pos="1440"/>
        </w:tabs>
        <w:autoSpaceDE w:val="0"/>
        <w:autoSpaceDN w:val="0"/>
        <w:adjustRightInd w:val="0"/>
        <w:spacing w:after="0"/>
        <w:rPr>
          <w:rFonts w:cstheme="minorHAnsi"/>
          <w:color w:val="000000"/>
          <w:kern w:val="0"/>
        </w:rPr>
      </w:pPr>
      <w:r w:rsidRPr="00850A3A">
        <w:rPr>
          <w:rFonts w:cstheme="minorHAnsi"/>
          <w:color w:val="000000"/>
          <w:kern w:val="0"/>
        </w:rPr>
        <w:t xml:space="preserve">Multiplicative: </w:t>
      </w:r>
      <w:r w:rsidR="005F7B37">
        <w:rPr>
          <w:rFonts w:cstheme="minorHAnsi"/>
          <w:color w:val="000000"/>
          <w:kern w:val="0"/>
        </w:rPr>
        <w:t>744.9</w:t>
      </w:r>
      <w:r w:rsidR="00E9482F">
        <w:rPr>
          <w:rFonts w:cstheme="minorHAnsi"/>
          <w:color w:val="000000"/>
          <w:kern w:val="0"/>
        </w:rPr>
        <w:t>4</w:t>
      </w:r>
    </w:p>
    <w:p w14:paraId="330C987F" w14:textId="27F7AA1D" w:rsidR="00D04A08" w:rsidRPr="00850A3A" w:rsidRDefault="00D04A08" w:rsidP="00850A3A">
      <w:pPr>
        <w:numPr>
          <w:ilvl w:val="1"/>
          <w:numId w:val="2"/>
        </w:numPr>
        <w:tabs>
          <w:tab w:val="left" w:pos="1080"/>
          <w:tab w:val="left" w:pos="1440"/>
        </w:tabs>
        <w:autoSpaceDE w:val="0"/>
        <w:autoSpaceDN w:val="0"/>
        <w:adjustRightInd w:val="0"/>
        <w:spacing w:after="0"/>
        <w:rPr>
          <w:rFonts w:cstheme="minorHAnsi"/>
          <w:color w:val="000000"/>
          <w:kern w:val="0"/>
        </w:rPr>
      </w:pPr>
      <w:r w:rsidRPr="00850A3A">
        <w:rPr>
          <w:rFonts w:cstheme="minorHAnsi"/>
          <w:color w:val="000000"/>
          <w:kern w:val="0"/>
        </w:rPr>
        <w:t>Dominant: 1.</w:t>
      </w:r>
      <w:r w:rsidR="005F7B37">
        <w:rPr>
          <w:rFonts w:cstheme="minorHAnsi"/>
          <w:color w:val="000000"/>
          <w:kern w:val="0"/>
        </w:rPr>
        <w:t>62</w:t>
      </w:r>
    </w:p>
    <w:p w14:paraId="054318C8" w14:textId="693C78AE" w:rsidR="00D04A08" w:rsidRPr="00850A3A" w:rsidRDefault="00D04A08" w:rsidP="00850A3A">
      <w:pPr>
        <w:numPr>
          <w:ilvl w:val="1"/>
          <w:numId w:val="2"/>
        </w:numPr>
        <w:tabs>
          <w:tab w:val="left" w:pos="1080"/>
          <w:tab w:val="left" w:pos="1440"/>
        </w:tabs>
        <w:autoSpaceDE w:val="0"/>
        <w:autoSpaceDN w:val="0"/>
        <w:adjustRightInd w:val="0"/>
        <w:spacing w:after="0"/>
        <w:rPr>
          <w:rFonts w:cstheme="minorHAnsi"/>
          <w:color w:val="000000"/>
          <w:kern w:val="0"/>
        </w:rPr>
      </w:pPr>
      <w:r w:rsidRPr="00850A3A">
        <w:rPr>
          <w:rFonts w:cstheme="minorHAnsi"/>
          <w:color w:val="000000"/>
          <w:kern w:val="0"/>
        </w:rPr>
        <w:t xml:space="preserve">Recessive: </w:t>
      </w:r>
      <w:r w:rsidR="005F7B37">
        <w:rPr>
          <w:rFonts w:cstheme="minorHAnsi"/>
          <w:color w:val="000000"/>
          <w:kern w:val="0"/>
        </w:rPr>
        <w:t>604.3</w:t>
      </w:r>
      <w:r w:rsidR="00E9482F">
        <w:rPr>
          <w:rFonts w:cstheme="minorHAnsi"/>
          <w:color w:val="000000"/>
          <w:kern w:val="0"/>
        </w:rPr>
        <w:t>3</w:t>
      </w:r>
    </w:p>
    <w:p w14:paraId="034154DF" w14:textId="55B02317" w:rsidR="00D04A08" w:rsidRPr="00850A3A" w:rsidRDefault="00D04A08" w:rsidP="00850A3A">
      <w:pPr>
        <w:numPr>
          <w:ilvl w:val="1"/>
          <w:numId w:val="2"/>
        </w:numPr>
        <w:tabs>
          <w:tab w:val="left" w:pos="1080"/>
          <w:tab w:val="left" w:pos="1440"/>
        </w:tabs>
        <w:autoSpaceDE w:val="0"/>
        <w:autoSpaceDN w:val="0"/>
        <w:adjustRightInd w:val="0"/>
        <w:spacing w:after="0"/>
        <w:rPr>
          <w:rFonts w:cstheme="minorHAnsi"/>
          <w:color w:val="000000"/>
          <w:kern w:val="0"/>
        </w:rPr>
      </w:pPr>
      <w:r w:rsidRPr="00850A3A">
        <w:rPr>
          <w:rFonts w:cstheme="minorHAnsi"/>
          <w:color w:val="000000"/>
          <w:kern w:val="0"/>
        </w:rPr>
        <w:t>XOR: NA</w:t>
      </w:r>
    </w:p>
    <w:p w14:paraId="1AE33316" w14:textId="77777777" w:rsidR="00D74770" w:rsidRDefault="00D74770" w:rsidP="00D74770"/>
    <w:p w14:paraId="7FD4B194" w14:textId="46EF584C" w:rsidR="00D74770" w:rsidRDefault="00D74770" w:rsidP="00D74770">
      <w:r>
        <w:t>Lets also examine what the average true positive positions looks like without the penalty mentioned above.</w:t>
      </w:r>
      <w:r w:rsidR="000B55C6">
        <w:t xml:space="preserve"> Once again, we only include datasets wherein at least a single pair was detected.</w:t>
      </w:r>
      <w:r>
        <w:t xml:space="preserve"> </w:t>
      </w:r>
      <w:r w:rsidR="006C7400">
        <w:t xml:space="preserve">Let us also list the individual true positive positions (when at least one pair was detected in a dataset). </w:t>
      </w:r>
    </w:p>
    <w:p w14:paraId="0FF26702" w14:textId="67158B2F" w:rsidR="00EC060B" w:rsidRDefault="00EC060B" w:rsidP="00D74770">
      <w:r>
        <w:t>Values are listed as follows: mean</w:t>
      </w:r>
      <w:r w:rsidR="004D4938">
        <w:t>;</w:t>
      </w:r>
      <w:r>
        <w:t xml:space="preserve"> median – individual dataset average true positive positions. </w:t>
      </w:r>
    </w:p>
    <w:p w14:paraId="30184A92" w14:textId="77777777" w:rsidR="003452A2" w:rsidRPr="004D4938" w:rsidRDefault="003452A2" w:rsidP="003452A2">
      <w:pPr>
        <w:pStyle w:val="ListParagraph"/>
        <w:numPr>
          <w:ilvl w:val="0"/>
          <w:numId w:val="2"/>
        </w:numPr>
      </w:pPr>
      <w:r w:rsidRPr="004D4938">
        <w:t xml:space="preserve">EpiSNP: </w:t>
      </w:r>
    </w:p>
    <w:p w14:paraId="2EF18940" w14:textId="77777777" w:rsidR="003452A2" w:rsidRPr="004D4938" w:rsidRDefault="003452A2" w:rsidP="003452A2">
      <w:pPr>
        <w:pStyle w:val="ListParagraph"/>
        <w:numPr>
          <w:ilvl w:val="1"/>
          <w:numId w:val="2"/>
        </w:numPr>
      </w:pPr>
      <w:r w:rsidRPr="004D4938">
        <w:t>Multiplicative: NA</w:t>
      </w:r>
    </w:p>
    <w:p w14:paraId="032B174C" w14:textId="77777777" w:rsidR="003452A2" w:rsidRPr="004D4938" w:rsidRDefault="003452A2" w:rsidP="003452A2">
      <w:pPr>
        <w:pStyle w:val="ListParagraph"/>
        <w:numPr>
          <w:ilvl w:val="1"/>
          <w:numId w:val="2"/>
        </w:numPr>
      </w:pPr>
      <w:r w:rsidRPr="004D4938">
        <w:t>Dominant: NA</w:t>
      </w:r>
    </w:p>
    <w:p w14:paraId="2729772F" w14:textId="77777777" w:rsidR="003452A2" w:rsidRPr="004D4938" w:rsidRDefault="003452A2" w:rsidP="003452A2">
      <w:pPr>
        <w:pStyle w:val="ListParagraph"/>
        <w:numPr>
          <w:ilvl w:val="1"/>
          <w:numId w:val="2"/>
        </w:numPr>
      </w:pPr>
      <w:r w:rsidRPr="004D4938">
        <w:t xml:space="preserve">Recessive: </w:t>
      </w:r>
      <w:r>
        <w:t>97.25</w:t>
      </w:r>
      <w:r w:rsidRPr="004D4938">
        <w:t xml:space="preserve">; </w:t>
      </w:r>
      <w:r>
        <w:t>44 –</w:t>
      </w:r>
      <w:r w:rsidRPr="004D4938">
        <w:t xml:space="preserve"> </w:t>
      </w:r>
      <w:r>
        <w:t>8, 19, 27, 61, 126.5, 342</w:t>
      </w:r>
    </w:p>
    <w:p w14:paraId="358E5324" w14:textId="645EB7AF" w:rsidR="003452A2" w:rsidRDefault="003452A2" w:rsidP="003452A2">
      <w:pPr>
        <w:pStyle w:val="ListParagraph"/>
        <w:numPr>
          <w:ilvl w:val="1"/>
          <w:numId w:val="2"/>
        </w:numPr>
      </w:pPr>
      <w:r w:rsidRPr="004D4938">
        <w:t>XOR: NA</w:t>
      </w:r>
    </w:p>
    <w:p w14:paraId="6C164015" w14:textId="77777777" w:rsidR="00D74770" w:rsidRPr="004D4938" w:rsidRDefault="00D74770" w:rsidP="00D74770">
      <w:pPr>
        <w:pStyle w:val="ListParagraph"/>
        <w:numPr>
          <w:ilvl w:val="0"/>
          <w:numId w:val="2"/>
        </w:numPr>
      </w:pPr>
      <w:r w:rsidRPr="004D4938">
        <w:t>Matrix Epistasis:</w:t>
      </w:r>
    </w:p>
    <w:p w14:paraId="2CA55FB0" w14:textId="2F63AD21" w:rsidR="00D74770" w:rsidRPr="004D4938" w:rsidRDefault="00D74770" w:rsidP="00D74770">
      <w:pPr>
        <w:pStyle w:val="ListParagraph"/>
        <w:numPr>
          <w:ilvl w:val="1"/>
          <w:numId w:val="2"/>
        </w:numPr>
      </w:pPr>
      <w:r w:rsidRPr="004D4938">
        <w:t xml:space="preserve">Multiplicative: </w:t>
      </w:r>
      <w:r w:rsidR="00A47B20" w:rsidRPr="004D4938">
        <w:t>41.3</w:t>
      </w:r>
      <w:r w:rsidR="004D4938" w:rsidRPr="004D4938">
        <w:t>; 3</w:t>
      </w:r>
      <w:r w:rsidR="00A47B20" w:rsidRPr="004D4938">
        <w:t xml:space="preserve"> - 1, 31, 1, 1, 4, 1, 3, 324, 6</w:t>
      </w:r>
    </w:p>
    <w:p w14:paraId="51B265E9" w14:textId="53C17D97" w:rsidR="00523226" w:rsidRPr="004D4938" w:rsidRDefault="00523226" w:rsidP="00D74770">
      <w:pPr>
        <w:pStyle w:val="ListParagraph"/>
        <w:numPr>
          <w:ilvl w:val="1"/>
          <w:numId w:val="2"/>
        </w:numPr>
      </w:pPr>
      <w:r w:rsidRPr="004D4938">
        <w:t xml:space="preserve">Dominant: </w:t>
      </w:r>
      <w:r w:rsidR="00FE08DB" w:rsidRPr="004D4938">
        <w:t>1.25</w:t>
      </w:r>
      <w:r w:rsidR="004D4938" w:rsidRPr="004D4938">
        <w:t>; 1.25</w:t>
      </w:r>
      <w:r w:rsidR="00FE08DB" w:rsidRPr="004D4938">
        <w:t xml:space="preserve"> - 1, 1, 1.5, 1.5, 1, 1, 1.5, 1.5</w:t>
      </w:r>
    </w:p>
    <w:p w14:paraId="5F54B8BB" w14:textId="35EE673D" w:rsidR="00D74770" w:rsidRPr="004D4938" w:rsidRDefault="00D74770" w:rsidP="00D74770">
      <w:pPr>
        <w:pStyle w:val="ListParagraph"/>
        <w:numPr>
          <w:ilvl w:val="1"/>
          <w:numId w:val="2"/>
        </w:numPr>
      </w:pPr>
      <w:r w:rsidRPr="004D4938">
        <w:t xml:space="preserve">Recessive: </w:t>
      </w:r>
      <w:r w:rsidR="00FE08DB" w:rsidRPr="004D4938">
        <w:t>91.67</w:t>
      </w:r>
      <w:r w:rsidR="004D4938" w:rsidRPr="004D4938">
        <w:t>; 78.5</w:t>
      </w:r>
      <w:r w:rsidR="00FE08DB" w:rsidRPr="004D4938">
        <w:t xml:space="preserve"> - 57, 43, 192, 149, 100, 9</w:t>
      </w:r>
    </w:p>
    <w:p w14:paraId="503FB6F3" w14:textId="77777777" w:rsidR="00D74770" w:rsidRDefault="00D74770" w:rsidP="00D74770">
      <w:pPr>
        <w:pStyle w:val="ListParagraph"/>
        <w:numPr>
          <w:ilvl w:val="1"/>
          <w:numId w:val="2"/>
        </w:numPr>
      </w:pPr>
      <w:r w:rsidRPr="004D4938">
        <w:t>XOR: NA</w:t>
      </w:r>
    </w:p>
    <w:p w14:paraId="24339700" w14:textId="77777777" w:rsidR="003452A2" w:rsidRPr="004D4938" w:rsidRDefault="003452A2" w:rsidP="003452A2">
      <w:pPr>
        <w:pStyle w:val="ListParagraph"/>
        <w:numPr>
          <w:ilvl w:val="0"/>
          <w:numId w:val="2"/>
        </w:numPr>
      </w:pPr>
      <w:r w:rsidRPr="004D4938">
        <w:t xml:space="preserve">MDR (Discretized): </w:t>
      </w:r>
    </w:p>
    <w:p w14:paraId="6A3498BD" w14:textId="77777777" w:rsidR="003452A2" w:rsidRPr="004D4938" w:rsidRDefault="003452A2" w:rsidP="003452A2">
      <w:pPr>
        <w:pStyle w:val="ListParagraph"/>
        <w:numPr>
          <w:ilvl w:val="1"/>
          <w:numId w:val="2"/>
        </w:numPr>
      </w:pPr>
      <w:r w:rsidRPr="004D4938">
        <w:t>Multiplicative: 13.72; 2.75 - 2, 3, 8.5, 1, 1, 1, 1, 1, 1, 7.5, 2.5, 3.5, 55, 98.6, 10, 23</w:t>
      </w:r>
    </w:p>
    <w:p w14:paraId="7ED47E45" w14:textId="77777777" w:rsidR="003452A2" w:rsidRPr="004D4938" w:rsidRDefault="003452A2" w:rsidP="003452A2">
      <w:pPr>
        <w:pStyle w:val="ListParagraph"/>
        <w:numPr>
          <w:ilvl w:val="1"/>
          <w:numId w:val="2"/>
        </w:numPr>
      </w:pPr>
      <w:r w:rsidRPr="004D4938">
        <w:t>Dominant: 107; 4 - 1, 181, 1, 1, 7, 451</w:t>
      </w:r>
    </w:p>
    <w:p w14:paraId="38FD27AF" w14:textId="77777777" w:rsidR="003452A2" w:rsidRPr="004D4938" w:rsidRDefault="003452A2" w:rsidP="003452A2">
      <w:pPr>
        <w:pStyle w:val="ListParagraph"/>
        <w:numPr>
          <w:ilvl w:val="1"/>
          <w:numId w:val="2"/>
        </w:numPr>
      </w:pPr>
      <w:r w:rsidRPr="004D4938">
        <w:t>Recessive: 148; 100.5 - 1, 70, 131, 390</w:t>
      </w:r>
    </w:p>
    <w:p w14:paraId="5FE9430F" w14:textId="42320F26" w:rsidR="003452A2" w:rsidRDefault="003452A2" w:rsidP="003452A2">
      <w:pPr>
        <w:pStyle w:val="ListParagraph"/>
        <w:numPr>
          <w:ilvl w:val="1"/>
          <w:numId w:val="2"/>
        </w:numPr>
      </w:pPr>
      <w:r w:rsidRPr="004D4938">
        <w:t>XOR: 71.69; 74.37 - 63.75, 121.71, 16.3, 85</w:t>
      </w:r>
    </w:p>
    <w:p w14:paraId="41082B0E" w14:textId="77777777" w:rsidR="003452A2" w:rsidRPr="004D4938" w:rsidRDefault="003452A2" w:rsidP="003452A2">
      <w:pPr>
        <w:pStyle w:val="ListParagraph"/>
        <w:numPr>
          <w:ilvl w:val="0"/>
          <w:numId w:val="2"/>
        </w:numPr>
      </w:pPr>
      <w:r w:rsidRPr="004D4938">
        <w:t xml:space="preserve">MIDESP: </w:t>
      </w:r>
    </w:p>
    <w:p w14:paraId="71688AE1" w14:textId="77777777" w:rsidR="003452A2" w:rsidRPr="004D4938" w:rsidRDefault="003452A2" w:rsidP="003452A2">
      <w:pPr>
        <w:pStyle w:val="ListParagraph"/>
        <w:numPr>
          <w:ilvl w:val="1"/>
          <w:numId w:val="2"/>
        </w:numPr>
      </w:pPr>
      <w:r w:rsidRPr="004D4938">
        <w:t>Multiplicative: 12.86; 2.5 – 3,1,2,7,2,1,1,1,1,3,3,3,1,136.8,37,3</w:t>
      </w:r>
    </w:p>
    <w:p w14:paraId="52A4CEED" w14:textId="77777777" w:rsidR="003452A2" w:rsidRPr="004D4938" w:rsidRDefault="003452A2" w:rsidP="003452A2">
      <w:pPr>
        <w:pStyle w:val="ListParagraph"/>
        <w:numPr>
          <w:ilvl w:val="1"/>
          <w:numId w:val="2"/>
        </w:numPr>
      </w:pPr>
      <w:r w:rsidRPr="004D4938">
        <w:t>Dominant: 624.5; 1 – 1871.5, 1, 1</w:t>
      </w:r>
    </w:p>
    <w:p w14:paraId="17A3373C" w14:textId="77777777" w:rsidR="003452A2" w:rsidRPr="004D4938" w:rsidRDefault="003452A2" w:rsidP="003452A2">
      <w:pPr>
        <w:pStyle w:val="ListParagraph"/>
        <w:numPr>
          <w:ilvl w:val="1"/>
          <w:numId w:val="2"/>
        </w:numPr>
      </w:pPr>
      <w:r w:rsidRPr="004D4938">
        <w:t>Recessive: NA</w:t>
      </w:r>
    </w:p>
    <w:p w14:paraId="146D52A4" w14:textId="3AC65768" w:rsidR="003452A2" w:rsidRDefault="003452A2" w:rsidP="003452A2">
      <w:pPr>
        <w:pStyle w:val="ListParagraph"/>
        <w:numPr>
          <w:ilvl w:val="1"/>
          <w:numId w:val="2"/>
        </w:numPr>
      </w:pPr>
      <w:r w:rsidRPr="004D4938">
        <w:t>XOR: 18.75; 14.4 – 42.71, 24.8, 3.5, 4</w:t>
      </w:r>
    </w:p>
    <w:p w14:paraId="67F9506A" w14:textId="0F052AE8" w:rsidR="003452A2" w:rsidRPr="004D4938" w:rsidRDefault="003452A2" w:rsidP="003452A2">
      <w:pPr>
        <w:pStyle w:val="ListParagraph"/>
        <w:numPr>
          <w:ilvl w:val="0"/>
          <w:numId w:val="2"/>
        </w:numPr>
      </w:pPr>
      <w:r w:rsidRPr="004D4938">
        <w:t xml:space="preserve">Plink </w:t>
      </w:r>
      <w:r w:rsidR="009211A5">
        <w:t>BOOST</w:t>
      </w:r>
      <w:r w:rsidRPr="004D4938">
        <w:t xml:space="preserve"> (Discretized): </w:t>
      </w:r>
    </w:p>
    <w:p w14:paraId="628EE226" w14:textId="77777777" w:rsidR="003452A2" w:rsidRPr="004D4938" w:rsidRDefault="003452A2" w:rsidP="003452A2">
      <w:pPr>
        <w:pStyle w:val="ListParagraph"/>
        <w:numPr>
          <w:ilvl w:val="1"/>
          <w:numId w:val="2"/>
        </w:numPr>
      </w:pPr>
      <w:r w:rsidRPr="004D4938">
        <w:t>Multiplicative: 1; 1 - 1</w:t>
      </w:r>
    </w:p>
    <w:p w14:paraId="1E86BE5F" w14:textId="77777777" w:rsidR="003452A2" w:rsidRPr="004D4938" w:rsidRDefault="003452A2" w:rsidP="003452A2">
      <w:pPr>
        <w:pStyle w:val="ListParagraph"/>
        <w:numPr>
          <w:ilvl w:val="1"/>
          <w:numId w:val="2"/>
        </w:numPr>
      </w:pPr>
      <w:r w:rsidRPr="004D4938">
        <w:t>Dominant: 1; 1 - 1, 1, 1</w:t>
      </w:r>
    </w:p>
    <w:p w14:paraId="324211F0" w14:textId="77777777" w:rsidR="003452A2" w:rsidRPr="004D4938" w:rsidRDefault="003452A2" w:rsidP="003452A2">
      <w:pPr>
        <w:pStyle w:val="ListParagraph"/>
        <w:numPr>
          <w:ilvl w:val="1"/>
          <w:numId w:val="2"/>
        </w:numPr>
      </w:pPr>
      <w:r w:rsidRPr="004D4938">
        <w:t>Recessive: NA</w:t>
      </w:r>
    </w:p>
    <w:p w14:paraId="2D5E2209" w14:textId="066E761E" w:rsidR="003452A2" w:rsidRPr="004D4938" w:rsidRDefault="003452A2" w:rsidP="003452A2">
      <w:pPr>
        <w:pStyle w:val="ListParagraph"/>
        <w:numPr>
          <w:ilvl w:val="1"/>
          <w:numId w:val="2"/>
        </w:numPr>
      </w:pPr>
      <w:r w:rsidRPr="004D4938">
        <w:t>XOR:  1.25; 1.25 - 1, 1, 1.5, 1.5</w:t>
      </w:r>
    </w:p>
    <w:p w14:paraId="63711E29" w14:textId="77777777" w:rsidR="00C74C3C" w:rsidRPr="004D4938" w:rsidRDefault="00C74C3C" w:rsidP="00C74C3C">
      <w:pPr>
        <w:pStyle w:val="ListParagraph"/>
        <w:numPr>
          <w:ilvl w:val="0"/>
          <w:numId w:val="2"/>
        </w:numPr>
      </w:pPr>
      <w:r w:rsidRPr="004D4938">
        <w:t>Plink Epistasis:</w:t>
      </w:r>
    </w:p>
    <w:p w14:paraId="059EF991" w14:textId="2CB1BBFC" w:rsidR="00C74C3C" w:rsidRPr="004D4938" w:rsidRDefault="00C74C3C" w:rsidP="00C74C3C">
      <w:pPr>
        <w:pStyle w:val="ListParagraph"/>
        <w:numPr>
          <w:ilvl w:val="1"/>
          <w:numId w:val="2"/>
        </w:numPr>
      </w:pPr>
      <w:r w:rsidRPr="004D4938">
        <w:t>Multiplicative: 41.22</w:t>
      </w:r>
      <w:r w:rsidR="004D4938" w:rsidRPr="004D4938">
        <w:t>; 3</w:t>
      </w:r>
      <w:r w:rsidR="006C7400" w:rsidRPr="004D4938">
        <w:t xml:space="preserve"> – 1, 30, 1, 1, 4, 1, 3, 324, 6</w:t>
      </w:r>
    </w:p>
    <w:p w14:paraId="59F7B0D3" w14:textId="6E0585E8" w:rsidR="00523226" w:rsidRPr="004D4938" w:rsidRDefault="00523226" w:rsidP="00C74C3C">
      <w:pPr>
        <w:pStyle w:val="ListParagraph"/>
        <w:numPr>
          <w:ilvl w:val="1"/>
          <w:numId w:val="2"/>
        </w:numPr>
      </w:pPr>
      <w:r w:rsidRPr="004D4938">
        <w:t>Dominant:</w:t>
      </w:r>
      <w:r w:rsidR="007D4363" w:rsidRPr="004D4938">
        <w:t xml:space="preserve"> 1.25</w:t>
      </w:r>
      <w:r w:rsidR="004D4938" w:rsidRPr="004D4938">
        <w:t>; 1.25</w:t>
      </w:r>
      <w:r w:rsidR="006C7400" w:rsidRPr="004D4938">
        <w:t xml:space="preserve"> - 1, 1, 1.5, 1.5, 1, 1, 1.5, 1.5</w:t>
      </w:r>
    </w:p>
    <w:p w14:paraId="3ED8EE04" w14:textId="6A92118C" w:rsidR="00C74C3C" w:rsidRPr="004D4938" w:rsidRDefault="00C74C3C" w:rsidP="00C74C3C">
      <w:pPr>
        <w:pStyle w:val="ListParagraph"/>
        <w:numPr>
          <w:ilvl w:val="1"/>
          <w:numId w:val="2"/>
        </w:numPr>
      </w:pPr>
      <w:r w:rsidRPr="004D4938">
        <w:t xml:space="preserve">Recessive: </w:t>
      </w:r>
      <w:r w:rsidR="00F906C3" w:rsidRPr="004D4938">
        <w:t>91.33</w:t>
      </w:r>
      <w:r w:rsidR="004D4938" w:rsidRPr="004D4938">
        <w:t>; 78.5</w:t>
      </w:r>
      <w:r w:rsidR="006C7400" w:rsidRPr="004D4938">
        <w:t xml:space="preserve"> – 57, 42, 191, 149, 100, 9</w:t>
      </w:r>
    </w:p>
    <w:p w14:paraId="5C7A80B2" w14:textId="0084E11F" w:rsidR="00C74C3C" w:rsidRPr="004D4938" w:rsidRDefault="00C74C3C" w:rsidP="00C74C3C">
      <w:pPr>
        <w:pStyle w:val="ListParagraph"/>
        <w:numPr>
          <w:ilvl w:val="1"/>
          <w:numId w:val="2"/>
        </w:numPr>
      </w:pPr>
      <w:r w:rsidRPr="004D4938">
        <w:t>XOR: NA</w:t>
      </w:r>
    </w:p>
    <w:p w14:paraId="19D02DEA" w14:textId="77777777" w:rsidR="009220E7" w:rsidRPr="004D4938" w:rsidRDefault="009220E7" w:rsidP="009220E7">
      <w:pPr>
        <w:pStyle w:val="ListParagraph"/>
        <w:numPr>
          <w:ilvl w:val="0"/>
          <w:numId w:val="2"/>
        </w:numPr>
      </w:pPr>
      <w:r w:rsidRPr="004D4938">
        <w:t xml:space="preserve">QMDR: </w:t>
      </w:r>
    </w:p>
    <w:p w14:paraId="627E23DA" w14:textId="164A2638" w:rsidR="009220E7" w:rsidRPr="004D4938" w:rsidRDefault="009220E7" w:rsidP="009220E7">
      <w:pPr>
        <w:pStyle w:val="ListParagraph"/>
        <w:numPr>
          <w:ilvl w:val="1"/>
          <w:numId w:val="2"/>
        </w:numPr>
      </w:pPr>
      <w:r w:rsidRPr="004D4938">
        <w:t xml:space="preserve">Multiplicative: </w:t>
      </w:r>
      <w:r w:rsidR="00337751" w:rsidRPr="004D4938">
        <w:t>37.62</w:t>
      </w:r>
      <w:r w:rsidR="004D4938" w:rsidRPr="004D4938">
        <w:t>; 3</w:t>
      </w:r>
      <w:r w:rsidR="00337751" w:rsidRPr="004D4938">
        <w:t xml:space="preserve"> - 2, 1, 3, 3, 147, 5, 138, 2</w:t>
      </w:r>
    </w:p>
    <w:p w14:paraId="1C3244BB" w14:textId="3FA048A7" w:rsidR="009220E7" w:rsidRPr="004D4938" w:rsidRDefault="009220E7" w:rsidP="009220E7">
      <w:pPr>
        <w:pStyle w:val="ListParagraph"/>
        <w:numPr>
          <w:ilvl w:val="1"/>
          <w:numId w:val="2"/>
        </w:numPr>
      </w:pPr>
      <w:r w:rsidRPr="004D4938">
        <w:lastRenderedPageBreak/>
        <w:t xml:space="preserve">Dominant: </w:t>
      </w:r>
      <w:r w:rsidR="00896A86" w:rsidRPr="004D4938">
        <w:t>1.25</w:t>
      </w:r>
      <w:r w:rsidR="004D4938" w:rsidRPr="004D4938">
        <w:t xml:space="preserve">; 1 </w:t>
      </w:r>
      <w:r w:rsidR="00896A86" w:rsidRPr="004D4938">
        <w:t>- 1, 2, 1, 1, 1.5, 1</w:t>
      </w:r>
    </w:p>
    <w:p w14:paraId="4F8367F0" w14:textId="6706D639" w:rsidR="009220E7" w:rsidRPr="004D4938" w:rsidRDefault="009220E7" w:rsidP="009220E7">
      <w:pPr>
        <w:pStyle w:val="ListParagraph"/>
        <w:numPr>
          <w:ilvl w:val="1"/>
          <w:numId w:val="2"/>
        </w:numPr>
      </w:pPr>
      <w:r w:rsidRPr="004D4938">
        <w:t xml:space="preserve">Recessive: </w:t>
      </w:r>
      <w:r w:rsidR="00337751" w:rsidRPr="004D4938">
        <w:t>NA</w:t>
      </w:r>
    </w:p>
    <w:p w14:paraId="53CE3B92" w14:textId="3A519891" w:rsidR="009220E7" w:rsidRPr="00850A3A" w:rsidRDefault="009220E7" w:rsidP="00850A3A">
      <w:pPr>
        <w:pStyle w:val="ListParagraph"/>
        <w:numPr>
          <w:ilvl w:val="1"/>
          <w:numId w:val="2"/>
        </w:numPr>
        <w:spacing w:after="0"/>
        <w:rPr>
          <w:rFonts w:cstheme="minorHAnsi"/>
        </w:rPr>
      </w:pPr>
      <w:r w:rsidRPr="00850A3A">
        <w:rPr>
          <w:rFonts w:cstheme="minorHAnsi"/>
        </w:rPr>
        <w:t xml:space="preserve">XOR: </w:t>
      </w:r>
      <w:r w:rsidR="00337751" w:rsidRPr="00850A3A">
        <w:rPr>
          <w:rFonts w:cstheme="minorHAnsi"/>
        </w:rPr>
        <w:t>NA</w:t>
      </w:r>
    </w:p>
    <w:p w14:paraId="21A2FBF1" w14:textId="77777777" w:rsidR="00D04A08" w:rsidRPr="00850A3A" w:rsidRDefault="00D04A08" w:rsidP="00850A3A">
      <w:pPr>
        <w:numPr>
          <w:ilvl w:val="0"/>
          <w:numId w:val="2"/>
        </w:numPr>
        <w:tabs>
          <w:tab w:val="left" w:pos="360"/>
          <w:tab w:val="left" w:pos="720"/>
        </w:tabs>
        <w:autoSpaceDE w:val="0"/>
        <w:autoSpaceDN w:val="0"/>
        <w:adjustRightInd w:val="0"/>
        <w:spacing w:after="0"/>
        <w:rPr>
          <w:rFonts w:cstheme="minorHAnsi"/>
          <w:color w:val="000000"/>
          <w:kern w:val="0"/>
        </w:rPr>
      </w:pPr>
      <w:r w:rsidRPr="00850A3A">
        <w:rPr>
          <w:rFonts w:cstheme="minorHAnsi"/>
          <w:color w:val="000000"/>
          <w:kern w:val="0"/>
        </w:rPr>
        <w:t xml:space="preserve">REMMA: </w:t>
      </w:r>
    </w:p>
    <w:p w14:paraId="04A81490" w14:textId="21180CDE" w:rsidR="00D04A08" w:rsidRPr="00850A3A" w:rsidRDefault="00D04A08" w:rsidP="00850A3A">
      <w:pPr>
        <w:numPr>
          <w:ilvl w:val="1"/>
          <w:numId w:val="2"/>
        </w:numPr>
        <w:tabs>
          <w:tab w:val="left" w:pos="1080"/>
          <w:tab w:val="left" w:pos="1440"/>
        </w:tabs>
        <w:autoSpaceDE w:val="0"/>
        <w:autoSpaceDN w:val="0"/>
        <w:adjustRightInd w:val="0"/>
        <w:spacing w:after="0"/>
        <w:rPr>
          <w:rFonts w:cstheme="minorHAnsi"/>
          <w:color w:val="000000"/>
          <w:kern w:val="0"/>
        </w:rPr>
      </w:pPr>
      <w:r w:rsidRPr="00850A3A">
        <w:rPr>
          <w:rFonts w:cstheme="minorHAnsi"/>
          <w:color w:val="000000"/>
          <w:kern w:val="0"/>
        </w:rPr>
        <w:t xml:space="preserve">Multiplicative: </w:t>
      </w:r>
      <w:r w:rsidR="005F7B37">
        <w:rPr>
          <w:rFonts w:cstheme="minorHAnsi"/>
          <w:color w:val="000000"/>
          <w:kern w:val="0"/>
        </w:rPr>
        <w:t>136.8</w:t>
      </w:r>
      <w:r w:rsidR="003067D4">
        <w:rPr>
          <w:rFonts w:cstheme="minorHAnsi"/>
          <w:color w:val="000000"/>
          <w:kern w:val="0"/>
        </w:rPr>
        <w:t>1</w:t>
      </w:r>
      <w:r w:rsidRPr="00850A3A">
        <w:rPr>
          <w:rFonts w:cstheme="minorHAnsi"/>
          <w:color w:val="000000"/>
          <w:kern w:val="0"/>
        </w:rPr>
        <w:t xml:space="preserve">; </w:t>
      </w:r>
      <w:r w:rsidR="005F7B37">
        <w:rPr>
          <w:rFonts w:cstheme="minorHAnsi"/>
          <w:color w:val="000000"/>
          <w:kern w:val="0"/>
        </w:rPr>
        <w:t>17.5</w:t>
      </w:r>
      <w:r w:rsidRPr="00850A3A">
        <w:rPr>
          <w:rFonts w:cstheme="minorHAnsi"/>
          <w:color w:val="000000"/>
          <w:kern w:val="0"/>
        </w:rPr>
        <w:t xml:space="preserve"> - </w:t>
      </w:r>
      <w:r w:rsidR="005F7B37" w:rsidRPr="005F7B37">
        <w:rPr>
          <w:rFonts w:cstheme="minorHAnsi"/>
          <w:color w:val="000000"/>
          <w:kern w:val="0"/>
        </w:rPr>
        <w:t>2, 38, 20, 711.5, 15, 1, 305, 2</w:t>
      </w:r>
    </w:p>
    <w:p w14:paraId="3F297AC8" w14:textId="0681C21C" w:rsidR="00D04A08" w:rsidRPr="00850A3A" w:rsidRDefault="00D04A08" w:rsidP="00850A3A">
      <w:pPr>
        <w:numPr>
          <w:ilvl w:val="1"/>
          <w:numId w:val="2"/>
        </w:numPr>
        <w:tabs>
          <w:tab w:val="left" w:pos="1080"/>
          <w:tab w:val="left" w:pos="1440"/>
        </w:tabs>
        <w:autoSpaceDE w:val="0"/>
        <w:autoSpaceDN w:val="0"/>
        <w:adjustRightInd w:val="0"/>
        <w:spacing w:after="0"/>
        <w:rPr>
          <w:rFonts w:cstheme="minorHAnsi"/>
          <w:color w:val="000000"/>
          <w:kern w:val="0"/>
        </w:rPr>
      </w:pPr>
      <w:r w:rsidRPr="00850A3A">
        <w:rPr>
          <w:rFonts w:cstheme="minorHAnsi"/>
          <w:color w:val="000000"/>
          <w:kern w:val="0"/>
        </w:rPr>
        <w:t xml:space="preserve">Dominant: </w:t>
      </w:r>
      <w:r w:rsidR="003B306B" w:rsidRPr="003B306B">
        <w:rPr>
          <w:rFonts w:cstheme="minorHAnsi"/>
          <w:color w:val="000000"/>
          <w:kern w:val="0"/>
        </w:rPr>
        <w:t>1.</w:t>
      </w:r>
      <w:r w:rsidR="005F7B37">
        <w:rPr>
          <w:rFonts w:cstheme="minorHAnsi"/>
          <w:color w:val="000000"/>
          <w:kern w:val="0"/>
        </w:rPr>
        <w:t>625</w:t>
      </w:r>
      <w:r w:rsidRPr="00850A3A">
        <w:rPr>
          <w:rFonts w:cstheme="minorHAnsi"/>
          <w:color w:val="000000"/>
          <w:kern w:val="0"/>
        </w:rPr>
        <w:t xml:space="preserve">; </w:t>
      </w:r>
      <w:r w:rsidR="005F7B37">
        <w:rPr>
          <w:rFonts w:cstheme="minorHAnsi"/>
          <w:color w:val="000000"/>
          <w:kern w:val="0"/>
        </w:rPr>
        <w:t>1</w:t>
      </w:r>
      <w:r w:rsidR="003B306B">
        <w:rPr>
          <w:rFonts w:cstheme="minorHAnsi"/>
          <w:color w:val="000000"/>
          <w:kern w:val="0"/>
        </w:rPr>
        <w:t>.</w:t>
      </w:r>
      <w:r w:rsidR="005F7B37">
        <w:rPr>
          <w:rFonts w:cstheme="minorHAnsi"/>
          <w:color w:val="000000"/>
          <w:kern w:val="0"/>
        </w:rPr>
        <w:t>5</w:t>
      </w:r>
      <w:r w:rsidRPr="00850A3A">
        <w:rPr>
          <w:rFonts w:cstheme="minorHAnsi"/>
          <w:color w:val="000000"/>
          <w:kern w:val="0"/>
        </w:rPr>
        <w:t xml:space="preserve"> - </w:t>
      </w:r>
      <w:r w:rsidR="005F7B37" w:rsidRPr="005F7B37">
        <w:rPr>
          <w:rFonts w:cstheme="minorHAnsi"/>
          <w:color w:val="000000"/>
          <w:kern w:val="0"/>
        </w:rPr>
        <w:t>1, 1, 2, 3, 1, 1, 2, 2</w:t>
      </w:r>
    </w:p>
    <w:p w14:paraId="3558136A" w14:textId="7AD12BA0" w:rsidR="00D04A08" w:rsidRPr="00850A3A" w:rsidRDefault="00D04A08" w:rsidP="00850A3A">
      <w:pPr>
        <w:numPr>
          <w:ilvl w:val="1"/>
          <w:numId w:val="2"/>
        </w:numPr>
        <w:tabs>
          <w:tab w:val="left" w:pos="1080"/>
          <w:tab w:val="left" w:pos="1440"/>
        </w:tabs>
        <w:autoSpaceDE w:val="0"/>
        <w:autoSpaceDN w:val="0"/>
        <w:adjustRightInd w:val="0"/>
        <w:spacing w:after="0"/>
        <w:rPr>
          <w:rFonts w:cstheme="minorHAnsi"/>
          <w:color w:val="000000"/>
          <w:kern w:val="0"/>
        </w:rPr>
      </w:pPr>
      <w:r w:rsidRPr="00850A3A">
        <w:rPr>
          <w:rFonts w:cstheme="minorHAnsi"/>
          <w:color w:val="000000"/>
          <w:kern w:val="0"/>
        </w:rPr>
        <w:t xml:space="preserve">Recessive: </w:t>
      </w:r>
      <w:r w:rsidR="005F7B37">
        <w:rPr>
          <w:rFonts w:cstheme="minorHAnsi"/>
          <w:color w:val="000000"/>
          <w:kern w:val="0"/>
        </w:rPr>
        <w:t>154.5</w:t>
      </w:r>
      <w:r w:rsidRPr="00850A3A">
        <w:rPr>
          <w:rFonts w:cstheme="minorHAnsi"/>
          <w:color w:val="000000"/>
          <w:kern w:val="0"/>
        </w:rPr>
        <w:t xml:space="preserve">; </w:t>
      </w:r>
      <w:r w:rsidR="005F7B37">
        <w:rPr>
          <w:rFonts w:cstheme="minorHAnsi"/>
          <w:color w:val="000000"/>
          <w:kern w:val="0"/>
        </w:rPr>
        <w:t>131.5</w:t>
      </w:r>
      <w:r w:rsidRPr="00850A3A">
        <w:rPr>
          <w:rFonts w:cstheme="minorHAnsi"/>
          <w:color w:val="000000"/>
          <w:kern w:val="0"/>
        </w:rPr>
        <w:t xml:space="preserve"> - </w:t>
      </w:r>
      <w:r w:rsidR="005F7B37" w:rsidRPr="005F7B37">
        <w:rPr>
          <w:rFonts w:cstheme="minorHAnsi"/>
          <w:color w:val="000000"/>
          <w:kern w:val="0"/>
        </w:rPr>
        <w:t>38, 77, 256, 359, 11, 186</w:t>
      </w:r>
    </w:p>
    <w:p w14:paraId="0EED8B4C" w14:textId="77777777" w:rsidR="00D04A08" w:rsidRDefault="00D04A08" w:rsidP="00850A3A">
      <w:pPr>
        <w:numPr>
          <w:ilvl w:val="1"/>
          <w:numId w:val="2"/>
        </w:numPr>
        <w:tabs>
          <w:tab w:val="left" w:pos="1080"/>
          <w:tab w:val="left" w:pos="1440"/>
        </w:tabs>
        <w:autoSpaceDE w:val="0"/>
        <w:autoSpaceDN w:val="0"/>
        <w:adjustRightInd w:val="0"/>
        <w:spacing w:after="0"/>
        <w:rPr>
          <w:rFonts w:ascii="Helvetica" w:hAnsi="Helvetica" w:cs="Helvetica"/>
          <w:color w:val="000000"/>
          <w:kern w:val="0"/>
        </w:rPr>
      </w:pPr>
      <w:r w:rsidRPr="00850A3A">
        <w:rPr>
          <w:rFonts w:cstheme="minorHAnsi"/>
          <w:color w:val="000000"/>
          <w:kern w:val="0"/>
        </w:rPr>
        <w:t>XOR: NA</w:t>
      </w:r>
    </w:p>
    <w:p w14:paraId="4B41D1A0" w14:textId="77777777" w:rsidR="00D04A08" w:rsidRPr="004D4938" w:rsidRDefault="00D04A08" w:rsidP="00D04A08"/>
    <w:p w14:paraId="1428EC31" w14:textId="19744E28" w:rsidR="009B4E61" w:rsidRDefault="004565B4" w:rsidP="003A600E">
      <w:r>
        <w:t xml:space="preserve">As we can see true positives that are detected, are </w:t>
      </w:r>
      <w:r w:rsidR="000B55C6">
        <w:t xml:space="preserve">often the highest ranked hit. However, many are also found outside of top 100. </w:t>
      </w:r>
    </w:p>
    <w:p w14:paraId="268A7C25" w14:textId="7EC209AA" w:rsidR="000E062A" w:rsidRDefault="00887076">
      <w:r>
        <w:t xml:space="preserve">Below are violin charts of unpenalized true positive positions for each tool and each epistasis interaction type. </w:t>
      </w:r>
    </w:p>
    <w:p w14:paraId="038C8BB9" w14:textId="3FBFF2BF" w:rsidR="000E062A" w:rsidRDefault="000E062A">
      <w:r>
        <w:br w:type="page"/>
      </w:r>
    </w:p>
    <w:p w14:paraId="4B9E695B" w14:textId="17A6C0DD" w:rsidR="00BB1B8F" w:rsidRDefault="00BB1B8F" w:rsidP="00BB1B8F">
      <w:pPr>
        <w:pStyle w:val="Heading1"/>
      </w:pPr>
      <w:bookmarkStart w:id="3" w:name="_Toc196863674"/>
      <w:r w:rsidRPr="00B1308E">
        <w:lastRenderedPageBreak/>
        <w:t xml:space="preserve">SECTION </w:t>
      </w:r>
      <w:r>
        <w:t>4</w:t>
      </w:r>
      <w:r w:rsidRPr="00B1308E">
        <w:t xml:space="preserve"> </w:t>
      </w:r>
      <w:r>
        <w:t>F1 SCORE</w:t>
      </w:r>
      <w:bookmarkEnd w:id="3"/>
      <w:r>
        <w:t xml:space="preserve"> </w:t>
      </w:r>
    </w:p>
    <w:p w14:paraId="7E80EA44" w14:textId="58E4F6AA" w:rsidR="00FC3835" w:rsidRPr="00FC3835" w:rsidRDefault="00FC3835" w:rsidP="00FC3835">
      <w:r>
        <w:t>F1 score ranges from 0 to 1 with 1 indicating perfect performance (no false positives or false negatives).</w:t>
      </w:r>
      <w:r w:rsidR="00EF2EB9">
        <w:t xml:space="preserve"> F1 scores were computed for each dataset and then averaged by interaction type.</w:t>
      </w:r>
      <w:r w:rsidR="00B34F38">
        <w:t xml:space="preserve"> When averaging the F1 scores across interaction type two computation were made (a) using all datasets (b) only using datasets where at least one true positive occurred. The (a) mean score is listed first</w:t>
      </w:r>
      <w:r w:rsidR="00DB7708">
        <w:t>;</w:t>
      </w:r>
      <w:r w:rsidR="00B34F38">
        <w:t xml:space="preserve"> followed by (b) mean score, followed by – and list of all individual F1 scores per dataset. </w:t>
      </w:r>
    </w:p>
    <w:p w14:paraId="71F8E4D7" w14:textId="27182F74" w:rsidR="003928F4" w:rsidRPr="00C32D1F" w:rsidRDefault="003928F4" w:rsidP="003928F4">
      <w:pPr>
        <w:pStyle w:val="ListParagraph"/>
        <w:numPr>
          <w:ilvl w:val="0"/>
          <w:numId w:val="12"/>
        </w:numPr>
      </w:pPr>
      <w:r w:rsidRPr="00C32D1F">
        <w:t>EpiSNP:</w:t>
      </w:r>
    </w:p>
    <w:p w14:paraId="747006C3" w14:textId="58952686" w:rsidR="003928F4" w:rsidRPr="00C32D1F" w:rsidRDefault="003928F4" w:rsidP="003928F4">
      <w:pPr>
        <w:pStyle w:val="ListParagraph"/>
        <w:numPr>
          <w:ilvl w:val="1"/>
          <w:numId w:val="12"/>
        </w:numPr>
      </w:pPr>
      <w:r w:rsidRPr="00C32D1F">
        <w:t>Multiplicative: 0</w:t>
      </w:r>
      <w:r w:rsidR="00B34F38" w:rsidRPr="00C32D1F">
        <w:t xml:space="preserve">; 0 </w:t>
      </w:r>
      <w:r w:rsidR="00DB7708" w:rsidRPr="00C32D1F">
        <w:t>–</w:t>
      </w:r>
      <w:r w:rsidR="00B34F38" w:rsidRPr="00C32D1F">
        <w:t xml:space="preserve"> 0,0,0,0,0, 0,0,0,0,0, 0,0,0,0,0, 0,0,0,0,0</w:t>
      </w:r>
    </w:p>
    <w:p w14:paraId="08C04E05" w14:textId="699CBDB7" w:rsidR="003928F4" w:rsidRPr="00C32D1F" w:rsidRDefault="003928F4" w:rsidP="003928F4">
      <w:pPr>
        <w:pStyle w:val="ListParagraph"/>
        <w:numPr>
          <w:ilvl w:val="1"/>
          <w:numId w:val="12"/>
        </w:numPr>
      </w:pPr>
      <w:r w:rsidRPr="00C32D1F">
        <w:t>Dominant: 0</w:t>
      </w:r>
      <w:r w:rsidR="00B34F38" w:rsidRPr="00C32D1F">
        <w:t xml:space="preserve">; 0 </w:t>
      </w:r>
      <w:r w:rsidR="00DB7708" w:rsidRPr="00C32D1F">
        <w:t>–</w:t>
      </w:r>
      <w:r w:rsidR="00B34F38" w:rsidRPr="00C32D1F">
        <w:t xml:space="preserve"> 0,0,0,0,0,0,0,0</w:t>
      </w:r>
    </w:p>
    <w:p w14:paraId="547DCDF0" w14:textId="5B2B296D" w:rsidR="003928F4" w:rsidRPr="00C32D1F" w:rsidRDefault="003928F4" w:rsidP="003928F4">
      <w:pPr>
        <w:pStyle w:val="ListParagraph"/>
        <w:numPr>
          <w:ilvl w:val="1"/>
          <w:numId w:val="12"/>
        </w:numPr>
      </w:pPr>
      <w:r w:rsidRPr="00C32D1F">
        <w:t>Recessive: 0.0011</w:t>
      </w:r>
      <w:r w:rsidR="00B34F38" w:rsidRPr="00C32D1F">
        <w:t xml:space="preserve">; 0.0014 </w:t>
      </w:r>
      <w:r w:rsidR="00DB7708" w:rsidRPr="00C32D1F">
        <w:t>–</w:t>
      </w:r>
      <w:r w:rsidR="00B34F38" w:rsidRPr="00C32D1F">
        <w:t xml:space="preserve"> 0, 0, 0.00067, 0.0010, 0.0010, 0.00052, 0.0034, 0.0021</w:t>
      </w:r>
    </w:p>
    <w:p w14:paraId="430355A1" w14:textId="1B553F11" w:rsidR="003928F4" w:rsidRPr="00C32D1F" w:rsidRDefault="003928F4" w:rsidP="003928F4">
      <w:pPr>
        <w:pStyle w:val="ListParagraph"/>
        <w:numPr>
          <w:ilvl w:val="1"/>
          <w:numId w:val="12"/>
        </w:numPr>
      </w:pPr>
      <w:r w:rsidRPr="00C32D1F">
        <w:t>XOR: 0</w:t>
      </w:r>
      <w:r w:rsidR="00B34F38" w:rsidRPr="00C32D1F">
        <w:t xml:space="preserve">; 0 </w:t>
      </w:r>
      <w:r w:rsidR="00DB7708" w:rsidRPr="00C32D1F">
        <w:t>–</w:t>
      </w:r>
      <w:r w:rsidR="00B34F38" w:rsidRPr="00C32D1F">
        <w:t xml:space="preserve"> 0, 0, 0, 0</w:t>
      </w:r>
    </w:p>
    <w:p w14:paraId="19539B34" w14:textId="65E12ACA" w:rsidR="003928F4" w:rsidRPr="00C32D1F" w:rsidRDefault="003928F4" w:rsidP="003928F4">
      <w:pPr>
        <w:pStyle w:val="ListParagraph"/>
        <w:numPr>
          <w:ilvl w:val="0"/>
          <w:numId w:val="12"/>
        </w:numPr>
      </w:pPr>
      <w:r w:rsidRPr="00C32D1F">
        <w:t>Matrix Epistasis:</w:t>
      </w:r>
    </w:p>
    <w:p w14:paraId="3775CC18" w14:textId="1B1E4A5C" w:rsidR="003928F4" w:rsidRPr="00C32D1F" w:rsidRDefault="003928F4" w:rsidP="003928F4">
      <w:pPr>
        <w:pStyle w:val="ListParagraph"/>
        <w:numPr>
          <w:ilvl w:val="1"/>
          <w:numId w:val="12"/>
        </w:numPr>
      </w:pPr>
      <w:r w:rsidRPr="00C32D1F">
        <w:t>Multiplicative: 0.017</w:t>
      </w:r>
      <w:r w:rsidR="00DB7708" w:rsidRPr="00C32D1F">
        <w:t>; 0.038 – 0.0051, 0.0019, 0.023, 0.0036, 0.013, 0.1, 0.017, 0.0037, 0.18, 0,0,0,0,0,0,0,0,0,0,0</w:t>
      </w:r>
    </w:p>
    <w:p w14:paraId="3D238305" w14:textId="476D5553" w:rsidR="003928F4" w:rsidRPr="00C32D1F" w:rsidRDefault="003928F4" w:rsidP="003928F4">
      <w:pPr>
        <w:pStyle w:val="ListParagraph"/>
        <w:numPr>
          <w:ilvl w:val="1"/>
          <w:numId w:val="12"/>
        </w:numPr>
      </w:pPr>
      <w:r w:rsidRPr="00C32D1F">
        <w:t>Dominant: 0.01</w:t>
      </w:r>
      <w:r w:rsidR="00DB7708" w:rsidRPr="00C32D1F">
        <w:t>; 0.01 – 0.0075, 0.0036, 0.018, 0.016, 0.0063, 0.0062, 0.013, 0.01</w:t>
      </w:r>
    </w:p>
    <w:p w14:paraId="1666298A" w14:textId="3B3C9C88" w:rsidR="003928F4" w:rsidRPr="00C32D1F" w:rsidRDefault="003928F4" w:rsidP="003928F4">
      <w:pPr>
        <w:pStyle w:val="ListParagraph"/>
        <w:numPr>
          <w:ilvl w:val="1"/>
          <w:numId w:val="12"/>
        </w:numPr>
      </w:pPr>
      <w:r w:rsidRPr="00C32D1F">
        <w:t>Recessive: 0.0015</w:t>
      </w:r>
      <w:r w:rsidR="00DB7708" w:rsidRPr="00C32D1F">
        <w:t>; 0.002 – 0,0,0.0013,0.0014, 0.0011, 0.0012, 0.0035, 0.0033</w:t>
      </w:r>
    </w:p>
    <w:p w14:paraId="575292BF" w14:textId="24CD5248" w:rsidR="003928F4" w:rsidRPr="00C32D1F" w:rsidRDefault="003928F4" w:rsidP="003928F4">
      <w:pPr>
        <w:pStyle w:val="ListParagraph"/>
        <w:numPr>
          <w:ilvl w:val="1"/>
          <w:numId w:val="12"/>
        </w:numPr>
      </w:pPr>
      <w:r w:rsidRPr="00C32D1F">
        <w:t>XOR: 0</w:t>
      </w:r>
      <w:r w:rsidR="00DB7708" w:rsidRPr="00C32D1F">
        <w:t>; 0 – 0,0,0,0</w:t>
      </w:r>
    </w:p>
    <w:p w14:paraId="167E1114" w14:textId="77777777" w:rsidR="003928F4" w:rsidRPr="00C32D1F" w:rsidRDefault="003928F4" w:rsidP="003928F4">
      <w:pPr>
        <w:pStyle w:val="ListParagraph"/>
        <w:numPr>
          <w:ilvl w:val="0"/>
          <w:numId w:val="12"/>
        </w:numPr>
      </w:pPr>
      <w:r w:rsidRPr="00C32D1F">
        <w:t xml:space="preserve">MDR (Discretized): </w:t>
      </w:r>
    </w:p>
    <w:p w14:paraId="7D61E821" w14:textId="41BF4F35" w:rsidR="003928F4" w:rsidRPr="00C32D1F" w:rsidRDefault="003928F4" w:rsidP="003928F4">
      <w:pPr>
        <w:pStyle w:val="ListParagraph"/>
        <w:numPr>
          <w:ilvl w:val="1"/>
          <w:numId w:val="12"/>
        </w:numPr>
      </w:pPr>
      <w:r w:rsidRPr="00C32D1F">
        <w:t>Multiplicative: 0.006</w:t>
      </w:r>
      <w:r w:rsidR="00E976A7" w:rsidRPr="00C32D1F">
        <w:t>; 0.0075 - 0.004, 0.004, 0, 0, 0.008, 0.004, 0, 0, 0.004, 0.004, 0.004, 0.004, 0.004, 0.008, 0.008, 0.008, 0.024, 0.02, 0.0079, 0.004</w:t>
      </w:r>
    </w:p>
    <w:p w14:paraId="30133F36" w14:textId="7176840C" w:rsidR="003928F4" w:rsidRPr="00C32D1F" w:rsidRDefault="003928F4" w:rsidP="003928F4">
      <w:pPr>
        <w:pStyle w:val="ListParagraph"/>
        <w:numPr>
          <w:ilvl w:val="1"/>
          <w:numId w:val="12"/>
        </w:numPr>
      </w:pPr>
      <w:r w:rsidRPr="00C32D1F">
        <w:t>Dominant: 0.003</w:t>
      </w:r>
      <w:r w:rsidR="00E976A7" w:rsidRPr="00C32D1F">
        <w:t>; 0.004 - 0, 0.004, 0, 0.004, 0.004, 0.004, 0.004, 0.004</w:t>
      </w:r>
    </w:p>
    <w:p w14:paraId="6D6CD2F5" w14:textId="5E7A0C1E" w:rsidR="003928F4" w:rsidRPr="00C32D1F" w:rsidRDefault="003928F4" w:rsidP="003928F4">
      <w:pPr>
        <w:pStyle w:val="ListParagraph"/>
        <w:numPr>
          <w:ilvl w:val="1"/>
          <w:numId w:val="12"/>
        </w:numPr>
      </w:pPr>
      <w:r w:rsidRPr="00C32D1F">
        <w:t>Recessive: 0.002</w:t>
      </w:r>
      <w:r w:rsidR="00E976A7" w:rsidRPr="00C32D1F">
        <w:t>; 0.004 - 0, 0, 0, 0.004, 0.004, 0.004, 0, 0.004</w:t>
      </w:r>
    </w:p>
    <w:p w14:paraId="3339AB93" w14:textId="4EECE8CD" w:rsidR="003928F4" w:rsidRPr="00C32D1F" w:rsidRDefault="003928F4" w:rsidP="003928F4">
      <w:pPr>
        <w:pStyle w:val="ListParagraph"/>
        <w:numPr>
          <w:ilvl w:val="1"/>
          <w:numId w:val="12"/>
        </w:numPr>
      </w:pPr>
      <w:r w:rsidRPr="00C32D1F">
        <w:t>XOR: 0.0265</w:t>
      </w:r>
      <w:r w:rsidR="00E976A7" w:rsidRPr="00C32D1F">
        <w:t>; 0.0265 - 0.031, 0.027, 0.024, 0.024</w:t>
      </w:r>
    </w:p>
    <w:p w14:paraId="5CDADBF7" w14:textId="0A336353" w:rsidR="00C541AB" w:rsidRPr="00C32D1F" w:rsidRDefault="00C541AB" w:rsidP="00C541AB">
      <w:pPr>
        <w:pStyle w:val="ListParagraph"/>
        <w:numPr>
          <w:ilvl w:val="0"/>
          <w:numId w:val="12"/>
        </w:numPr>
      </w:pPr>
      <w:r w:rsidRPr="00C32D1F">
        <w:t>MIDESP</w:t>
      </w:r>
      <w:r w:rsidR="003928F4" w:rsidRPr="00C32D1F">
        <w:t>:</w:t>
      </w:r>
    </w:p>
    <w:p w14:paraId="0F9BFDAE" w14:textId="41482A2E" w:rsidR="00C541AB" w:rsidRPr="00C32D1F" w:rsidRDefault="00C541AB" w:rsidP="00C541AB">
      <w:pPr>
        <w:pStyle w:val="ListParagraph"/>
        <w:numPr>
          <w:ilvl w:val="1"/>
          <w:numId w:val="12"/>
        </w:numPr>
      </w:pPr>
      <w:r w:rsidRPr="00C32D1F">
        <w:t>Multiplicative:</w:t>
      </w:r>
      <w:r w:rsidR="008A1060" w:rsidRPr="00C32D1F">
        <w:t xml:space="preserve"> </w:t>
      </w:r>
      <w:r w:rsidR="00FC06D1" w:rsidRPr="00C32D1F">
        <w:t>0.033</w:t>
      </w:r>
      <w:r w:rsidR="00DE5EF6" w:rsidRPr="00C32D1F">
        <w:t>; 0.042 - 0.04, 0.012, 0.067, 0.033, 0.033, 0.0047, 0.0018, 0.012, 0.1, 0.095, 0.13, 0.028, 0.014, 0.022, 0.052, 0.023, 0, 0, 0, 0</w:t>
      </w:r>
    </w:p>
    <w:p w14:paraId="583E8B0E" w14:textId="2131C4DF" w:rsidR="00C541AB" w:rsidRPr="00C32D1F" w:rsidRDefault="00C541AB" w:rsidP="00C541AB">
      <w:pPr>
        <w:pStyle w:val="ListParagraph"/>
        <w:numPr>
          <w:ilvl w:val="1"/>
          <w:numId w:val="12"/>
        </w:numPr>
      </w:pPr>
      <w:r w:rsidRPr="00C32D1F">
        <w:t>Dominant:</w:t>
      </w:r>
      <w:r w:rsidR="00FC06D1" w:rsidRPr="00C32D1F">
        <w:t xml:space="preserve"> 0.0013</w:t>
      </w:r>
      <w:r w:rsidR="00DE5EF6" w:rsidRPr="00C32D1F">
        <w:t>; 0.0036 - 0, 0, 0.0016, 0, 0.0031, 0.0061, 0, 0</w:t>
      </w:r>
    </w:p>
    <w:p w14:paraId="5F3DFEAC" w14:textId="0C99CB73" w:rsidR="00C541AB" w:rsidRPr="00C32D1F" w:rsidRDefault="00C541AB" w:rsidP="00C541AB">
      <w:pPr>
        <w:pStyle w:val="ListParagraph"/>
        <w:numPr>
          <w:ilvl w:val="1"/>
          <w:numId w:val="12"/>
        </w:numPr>
      </w:pPr>
      <w:r w:rsidRPr="00C32D1F">
        <w:t>Recessive:</w:t>
      </w:r>
      <w:r w:rsidR="00FC06D1" w:rsidRPr="00C32D1F">
        <w:t xml:space="preserve"> 0</w:t>
      </w:r>
      <w:r w:rsidR="00DE5EF6" w:rsidRPr="00C32D1F">
        <w:t>; 0 - 0,0,0,0, 0,0,0,0</w:t>
      </w:r>
    </w:p>
    <w:p w14:paraId="6E978E7A" w14:textId="24B9B708" w:rsidR="00C541AB" w:rsidRPr="00C32D1F" w:rsidRDefault="00C541AB" w:rsidP="00C541AB">
      <w:pPr>
        <w:pStyle w:val="ListParagraph"/>
        <w:numPr>
          <w:ilvl w:val="1"/>
          <w:numId w:val="12"/>
        </w:numPr>
      </w:pPr>
      <w:r w:rsidRPr="00C32D1F">
        <w:t>XOR:</w:t>
      </w:r>
      <w:r w:rsidR="00FC06D1" w:rsidRPr="00C32D1F">
        <w:t xml:space="preserve"> 0.04</w:t>
      </w:r>
      <w:r w:rsidR="00DE5EF6" w:rsidRPr="00C32D1F">
        <w:t>; 0.04 - 0.049, 0.044, 0.046, 0.023</w:t>
      </w:r>
    </w:p>
    <w:p w14:paraId="7AAB58FA" w14:textId="0221AB6E" w:rsidR="003928F4" w:rsidRPr="00C32D1F" w:rsidRDefault="003928F4" w:rsidP="003928F4">
      <w:pPr>
        <w:pStyle w:val="ListParagraph"/>
        <w:numPr>
          <w:ilvl w:val="0"/>
          <w:numId w:val="12"/>
        </w:numPr>
      </w:pPr>
      <w:r w:rsidRPr="00C32D1F">
        <w:t xml:space="preserve">Plink </w:t>
      </w:r>
      <w:r w:rsidR="009211A5" w:rsidRPr="00C32D1F">
        <w:t>BOOST</w:t>
      </w:r>
      <w:r w:rsidRPr="00C32D1F">
        <w:t xml:space="preserve"> (Discretized): </w:t>
      </w:r>
    </w:p>
    <w:p w14:paraId="1A816788" w14:textId="34546DF8" w:rsidR="003928F4" w:rsidRPr="00C32D1F" w:rsidRDefault="003928F4" w:rsidP="003928F4">
      <w:pPr>
        <w:pStyle w:val="ListParagraph"/>
        <w:numPr>
          <w:ilvl w:val="1"/>
          <w:numId w:val="12"/>
        </w:numPr>
      </w:pPr>
      <w:r w:rsidRPr="00C32D1F">
        <w:t>Multiplicative: 0.05</w:t>
      </w:r>
      <w:r w:rsidR="00DE5EF6" w:rsidRPr="00C32D1F">
        <w:t>; 1 - 0,0,0,0,0, 0,0,0,0,0, 0,0,0,0,0, 0,0,0,0,1</w:t>
      </w:r>
    </w:p>
    <w:p w14:paraId="716D97DB" w14:textId="0313C188" w:rsidR="003928F4" w:rsidRPr="00C32D1F" w:rsidRDefault="003928F4" w:rsidP="003928F4">
      <w:pPr>
        <w:pStyle w:val="ListParagraph"/>
        <w:numPr>
          <w:ilvl w:val="1"/>
          <w:numId w:val="12"/>
        </w:numPr>
      </w:pPr>
      <w:r w:rsidRPr="00C32D1F">
        <w:t>Dominant: 0.25</w:t>
      </w:r>
      <w:r w:rsidR="00DE5EF6" w:rsidRPr="00C32D1F">
        <w:t>; 0.66 - 0,0,0.66,0.66, 0,0,0.66,0</w:t>
      </w:r>
    </w:p>
    <w:p w14:paraId="1467A964" w14:textId="1F9E2477" w:rsidR="003928F4" w:rsidRPr="00C32D1F" w:rsidRDefault="003928F4" w:rsidP="003928F4">
      <w:pPr>
        <w:pStyle w:val="ListParagraph"/>
        <w:numPr>
          <w:ilvl w:val="1"/>
          <w:numId w:val="12"/>
        </w:numPr>
      </w:pPr>
      <w:r w:rsidRPr="00C32D1F">
        <w:t>Recessive: 0</w:t>
      </w:r>
      <w:r w:rsidR="00DE5EF6" w:rsidRPr="00C32D1F">
        <w:t>; 0 - 0,0,0,0, 0,0,0,0</w:t>
      </w:r>
    </w:p>
    <w:p w14:paraId="4AE93CD2" w14:textId="4F284AB3" w:rsidR="003928F4" w:rsidRPr="00C32D1F" w:rsidRDefault="003928F4" w:rsidP="003928F4">
      <w:pPr>
        <w:pStyle w:val="ListParagraph"/>
        <w:numPr>
          <w:ilvl w:val="1"/>
          <w:numId w:val="12"/>
        </w:numPr>
      </w:pPr>
      <w:r w:rsidRPr="00C32D1F">
        <w:t>XOR: 0.3</w:t>
      </w:r>
      <w:r w:rsidR="00DE5EF6" w:rsidRPr="00C32D1F">
        <w:t>; 0.3 - 0.36, 0.4, 0.22, 0.22</w:t>
      </w:r>
    </w:p>
    <w:p w14:paraId="2D07747E" w14:textId="707615C1" w:rsidR="00C541AB" w:rsidRPr="00C32D1F" w:rsidRDefault="00C541AB" w:rsidP="00C541AB">
      <w:pPr>
        <w:pStyle w:val="ListParagraph"/>
        <w:numPr>
          <w:ilvl w:val="0"/>
          <w:numId w:val="12"/>
        </w:numPr>
      </w:pPr>
      <w:r w:rsidRPr="00C32D1F">
        <w:t>Plink Epistasis</w:t>
      </w:r>
      <w:r w:rsidR="003928F4" w:rsidRPr="00C32D1F">
        <w:t>:</w:t>
      </w:r>
    </w:p>
    <w:p w14:paraId="53FCC27D" w14:textId="6BDCEB90" w:rsidR="00C541AB" w:rsidRPr="00C32D1F" w:rsidRDefault="00C541AB" w:rsidP="00C541AB">
      <w:pPr>
        <w:pStyle w:val="ListParagraph"/>
        <w:numPr>
          <w:ilvl w:val="1"/>
          <w:numId w:val="12"/>
        </w:numPr>
      </w:pPr>
      <w:r w:rsidRPr="00C32D1F">
        <w:t>Multiplicative:</w:t>
      </w:r>
      <w:r w:rsidR="00E15478" w:rsidRPr="00C32D1F">
        <w:t xml:space="preserve"> 0.014</w:t>
      </w:r>
      <w:r w:rsidR="00DE5EF6" w:rsidRPr="00C32D1F">
        <w:t>; 0.032 - 0.022, 0.0036, 0.013, 0.069, 0.017, 0.0036, 0.15, 0.0050, 0.0018, 0,0,0,0,0,0,0,0,0,0,0</w:t>
      </w:r>
    </w:p>
    <w:p w14:paraId="22BE04D6" w14:textId="51AC0D03" w:rsidR="00C541AB" w:rsidRPr="00C32D1F" w:rsidRDefault="00C541AB" w:rsidP="00C541AB">
      <w:pPr>
        <w:pStyle w:val="ListParagraph"/>
        <w:numPr>
          <w:ilvl w:val="1"/>
          <w:numId w:val="12"/>
        </w:numPr>
      </w:pPr>
      <w:r w:rsidRPr="00C32D1F">
        <w:t>Dominant:</w:t>
      </w:r>
      <w:r w:rsidR="00E15478" w:rsidRPr="00C32D1F">
        <w:t xml:space="preserve"> 0.0099</w:t>
      </w:r>
      <w:r w:rsidR="00DE5EF6" w:rsidRPr="00C32D1F">
        <w:t>; 0.0099 - 0.0075, 0.0035, 0.017, 0.016, 0.0061, 0.0061, 0.013, 0.0099</w:t>
      </w:r>
    </w:p>
    <w:p w14:paraId="6ECC4DE5" w14:textId="4A363623" w:rsidR="00C541AB" w:rsidRPr="00C32D1F" w:rsidRDefault="00C541AB" w:rsidP="00C541AB">
      <w:pPr>
        <w:pStyle w:val="ListParagraph"/>
        <w:numPr>
          <w:ilvl w:val="1"/>
          <w:numId w:val="12"/>
        </w:numPr>
      </w:pPr>
      <w:r w:rsidRPr="00C32D1F">
        <w:t>Recessive:</w:t>
      </w:r>
      <w:r w:rsidR="00E15478" w:rsidRPr="00C32D1F">
        <w:t xml:space="preserve"> 0.0014</w:t>
      </w:r>
      <w:r w:rsidR="00DE5EF6" w:rsidRPr="00C32D1F">
        <w:t>; 0.0019 - 0.0013, 0.0014, 0.0011, 0.0011, 0.0034, 0.0032, 0, 0</w:t>
      </w:r>
    </w:p>
    <w:p w14:paraId="466CB8DD" w14:textId="64AC2C6B" w:rsidR="00C541AB" w:rsidRPr="00C32D1F" w:rsidRDefault="00C541AB" w:rsidP="00C541AB">
      <w:pPr>
        <w:pStyle w:val="ListParagraph"/>
        <w:numPr>
          <w:ilvl w:val="1"/>
          <w:numId w:val="12"/>
        </w:numPr>
      </w:pPr>
      <w:r w:rsidRPr="00C32D1F">
        <w:t>XOR:</w:t>
      </w:r>
      <w:r w:rsidR="00E15478" w:rsidRPr="00C32D1F">
        <w:t xml:space="preserve"> 0</w:t>
      </w:r>
      <w:r w:rsidR="00DE5EF6" w:rsidRPr="00C32D1F">
        <w:t>; 0 – 0,0,0,0</w:t>
      </w:r>
    </w:p>
    <w:p w14:paraId="12FB9AF8" w14:textId="7D2D8C90" w:rsidR="00C541AB" w:rsidRPr="00C32D1F" w:rsidRDefault="00C541AB" w:rsidP="00C541AB">
      <w:pPr>
        <w:pStyle w:val="ListParagraph"/>
        <w:numPr>
          <w:ilvl w:val="0"/>
          <w:numId w:val="12"/>
        </w:numPr>
      </w:pPr>
      <w:r w:rsidRPr="00C32D1F">
        <w:t>QMDR</w:t>
      </w:r>
      <w:r w:rsidR="003928F4" w:rsidRPr="00C32D1F">
        <w:t>:</w:t>
      </w:r>
    </w:p>
    <w:p w14:paraId="63886737" w14:textId="78B50B55" w:rsidR="00C541AB" w:rsidRPr="00C32D1F" w:rsidRDefault="00C541AB" w:rsidP="00C541AB">
      <w:pPr>
        <w:pStyle w:val="ListParagraph"/>
        <w:numPr>
          <w:ilvl w:val="1"/>
          <w:numId w:val="12"/>
        </w:numPr>
      </w:pPr>
      <w:r w:rsidRPr="00C32D1F">
        <w:t>Multiplicative:</w:t>
      </w:r>
      <w:r w:rsidR="0032375F" w:rsidRPr="00C32D1F">
        <w:t xml:space="preserve"> </w:t>
      </w:r>
      <w:r w:rsidR="008540D1" w:rsidRPr="00C32D1F">
        <w:t>0.0018</w:t>
      </w:r>
      <w:r w:rsidR="00EC4144" w:rsidRPr="00C32D1F">
        <w:t>; 0.0045 - 0, 0.004, 0, 0, 0, 0, 0, 0, 0.004, 0.004, 0.004, 0.004, 0.004, 0, 0.008, 0.004, 0, 0, 0, 0</w:t>
      </w:r>
    </w:p>
    <w:p w14:paraId="02ECA477" w14:textId="0D7D2A04" w:rsidR="00C541AB" w:rsidRPr="00C32D1F" w:rsidRDefault="00C541AB" w:rsidP="00C541AB">
      <w:pPr>
        <w:pStyle w:val="ListParagraph"/>
        <w:numPr>
          <w:ilvl w:val="1"/>
          <w:numId w:val="12"/>
        </w:numPr>
      </w:pPr>
      <w:r w:rsidRPr="00C32D1F">
        <w:lastRenderedPageBreak/>
        <w:t>Dominant:</w:t>
      </w:r>
      <w:r w:rsidR="0032375F" w:rsidRPr="00C32D1F">
        <w:t xml:space="preserve"> </w:t>
      </w:r>
      <w:r w:rsidR="008540D1" w:rsidRPr="00C32D1F">
        <w:t>0.0035</w:t>
      </w:r>
      <w:r w:rsidR="00EC4144" w:rsidRPr="00C32D1F">
        <w:t>; 0.0047 - 0.004, 0.004, 0, 0, 0.004, 0.004, 0.008, 0.004</w:t>
      </w:r>
    </w:p>
    <w:p w14:paraId="4B6E29E5" w14:textId="6AF72ECD" w:rsidR="00C541AB" w:rsidRPr="00C32D1F" w:rsidRDefault="00C541AB" w:rsidP="00C541AB">
      <w:pPr>
        <w:pStyle w:val="ListParagraph"/>
        <w:numPr>
          <w:ilvl w:val="1"/>
          <w:numId w:val="12"/>
        </w:numPr>
      </w:pPr>
      <w:r w:rsidRPr="00C32D1F">
        <w:t>Recessive:</w:t>
      </w:r>
      <w:r w:rsidR="0032375F" w:rsidRPr="00C32D1F">
        <w:t xml:space="preserve"> </w:t>
      </w:r>
      <w:r w:rsidR="008540D1" w:rsidRPr="00C32D1F">
        <w:t>0</w:t>
      </w:r>
      <w:r w:rsidR="00EC4144" w:rsidRPr="00C32D1F">
        <w:t>; 0 - 0, 0, 0, 0, 0, 0, 0, 0</w:t>
      </w:r>
    </w:p>
    <w:p w14:paraId="0E1555C7" w14:textId="5D25B042" w:rsidR="00C541AB" w:rsidRPr="00C32D1F" w:rsidRDefault="00C541AB" w:rsidP="00C541AB">
      <w:pPr>
        <w:pStyle w:val="ListParagraph"/>
        <w:numPr>
          <w:ilvl w:val="1"/>
          <w:numId w:val="12"/>
        </w:numPr>
      </w:pPr>
      <w:r w:rsidRPr="00C32D1F">
        <w:t>XOR:</w:t>
      </w:r>
      <w:r w:rsidR="0032375F" w:rsidRPr="00C32D1F">
        <w:t xml:space="preserve"> </w:t>
      </w:r>
      <w:r w:rsidR="008540D1" w:rsidRPr="00C32D1F">
        <w:t>0</w:t>
      </w:r>
      <w:r w:rsidR="00EC4144" w:rsidRPr="00C32D1F">
        <w:t>; 0 – 0,0,0,0</w:t>
      </w:r>
    </w:p>
    <w:p w14:paraId="5C586313" w14:textId="57766F77" w:rsidR="00C541AB" w:rsidRPr="00C32D1F" w:rsidRDefault="00C541AB" w:rsidP="00C541AB">
      <w:pPr>
        <w:pStyle w:val="ListParagraph"/>
        <w:numPr>
          <w:ilvl w:val="0"/>
          <w:numId w:val="12"/>
        </w:numPr>
      </w:pPr>
      <w:r w:rsidRPr="00C32D1F">
        <w:t>REMMA</w:t>
      </w:r>
      <w:r w:rsidR="003928F4" w:rsidRPr="00C32D1F">
        <w:t>:</w:t>
      </w:r>
    </w:p>
    <w:p w14:paraId="4D3AEF38" w14:textId="296B0B41" w:rsidR="00C541AB" w:rsidRPr="00C32D1F" w:rsidRDefault="00C541AB" w:rsidP="00C541AB">
      <w:pPr>
        <w:pStyle w:val="ListParagraph"/>
        <w:numPr>
          <w:ilvl w:val="1"/>
          <w:numId w:val="12"/>
        </w:numPr>
      </w:pPr>
      <w:r w:rsidRPr="00C32D1F">
        <w:t>Multiplicative:</w:t>
      </w:r>
      <w:r w:rsidR="003067D4" w:rsidRPr="00C32D1F">
        <w:t xml:space="preserve"> 0.0018</w:t>
      </w:r>
      <w:r w:rsidR="00EC4144" w:rsidRPr="00C32D1F">
        <w:t>; 0.0044 - 0.0087, 0.0011, 0.0037, 0.015, 0.0028, 0.0016, 0.0018, 0.00074, 0,0,0,0, 0,0,0,0, 0,0,0,0</w:t>
      </w:r>
    </w:p>
    <w:p w14:paraId="68F804AB" w14:textId="6106DDFC" w:rsidR="00C541AB" w:rsidRPr="00C32D1F" w:rsidRDefault="00C541AB" w:rsidP="00C541AB">
      <w:pPr>
        <w:pStyle w:val="ListParagraph"/>
        <w:numPr>
          <w:ilvl w:val="1"/>
          <w:numId w:val="12"/>
        </w:numPr>
      </w:pPr>
      <w:r w:rsidRPr="00C32D1F">
        <w:t>Dominant:</w:t>
      </w:r>
      <w:r w:rsidR="003067D4" w:rsidRPr="00C32D1F">
        <w:t xml:space="preserve"> 0.005</w:t>
      </w:r>
      <w:r w:rsidR="00EC4144" w:rsidRPr="00C32D1F">
        <w:t>; 0.005 - 0.0028, 0.0019, 0.0092, 0.0068, 0.0022, 0.0028, 0.0076, 0.0067</w:t>
      </w:r>
    </w:p>
    <w:p w14:paraId="0DD7FF59" w14:textId="5EA1524F" w:rsidR="00C541AB" w:rsidRPr="00C32D1F" w:rsidRDefault="00C541AB" w:rsidP="00C541AB">
      <w:pPr>
        <w:pStyle w:val="ListParagraph"/>
        <w:numPr>
          <w:ilvl w:val="1"/>
          <w:numId w:val="12"/>
        </w:numPr>
      </w:pPr>
      <w:r w:rsidRPr="00C32D1F">
        <w:t>Recessive:</w:t>
      </w:r>
      <w:r w:rsidR="003067D4" w:rsidRPr="00C32D1F">
        <w:t xml:space="preserve"> 0.001</w:t>
      </w:r>
      <w:r w:rsidR="00EC4144" w:rsidRPr="00C32D1F">
        <w:t>; 0.0014 - 0, 0, 0.0011, 0.00095, 0.00067, 0.0011, 0.0020, 0.0024</w:t>
      </w:r>
    </w:p>
    <w:p w14:paraId="144F9CB1" w14:textId="0F29EB7B" w:rsidR="00C541AB" w:rsidRDefault="00C541AB" w:rsidP="00C541AB">
      <w:pPr>
        <w:pStyle w:val="ListParagraph"/>
        <w:numPr>
          <w:ilvl w:val="1"/>
          <w:numId w:val="12"/>
        </w:numPr>
      </w:pPr>
      <w:r w:rsidRPr="00C32D1F">
        <w:t>XOR:</w:t>
      </w:r>
      <w:r w:rsidR="003067D4" w:rsidRPr="00C32D1F">
        <w:t xml:space="preserve"> 0</w:t>
      </w:r>
      <w:r w:rsidR="00EC4144" w:rsidRPr="00C32D1F">
        <w:t>; 0 – 0,0,0,0</w:t>
      </w:r>
    </w:p>
    <w:p w14:paraId="3F39809F" w14:textId="04B2708E" w:rsidR="00313334" w:rsidRDefault="00313334">
      <w:r>
        <w:br w:type="page"/>
      </w:r>
    </w:p>
    <w:p w14:paraId="399CECD5" w14:textId="38E5D075" w:rsidR="00B1308E" w:rsidRDefault="00B1308E" w:rsidP="001E301D">
      <w:pPr>
        <w:pStyle w:val="Heading1"/>
      </w:pPr>
      <w:bookmarkStart w:id="4" w:name="_Toc196863675"/>
      <w:r w:rsidRPr="00B1308E">
        <w:lastRenderedPageBreak/>
        <w:t xml:space="preserve">SECTION </w:t>
      </w:r>
      <w:r w:rsidR="00BB1B8F">
        <w:t>5</w:t>
      </w:r>
      <w:r w:rsidRPr="00B1308E">
        <w:t xml:space="preserve"> MULTIPLICATIVE PURITY, INTERACTION ALPHA IMPACT</w:t>
      </w:r>
      <w:bookmarkEnd w:id="4"/>
      <w:r w:rsidR="0082112A">
        <w:t xml:space="preserve"> </w:t>
      </w:r>
    </w:p>
    <w:p w14:paraId="418A9281" w14:textId="559F7DAA" w:rsidR="00B1308E" w:rsidRDefault="00B1308E" w:rsidP="003A600E">
      <w:r>
        <w:t xml:space="preserve">The multiplicative datasets provide a good way to examine the impact of purity and interaction alpha on rate of detection. </w:t>
      </w:r>
    </w:p>
    <w:p w14:paraId="65D2A085" w14:textId="682B8D6F" w:rsidR="00B1308E" w:rsidRDefault="00B1308E" w:rsidP="003A600E">
      <w:r>
        <w:t>All average true positive positions in this section are penalized. Only multiplicative datasets are considered.</w:t>
      </w:r>
      <w:r w:rsidR="00D43D64">
        <w:t xml:space="preserve"> Zero indicates no true positives were detected. </w:t>
      </w:r>
      <w:r w:rsidR="002C4A95">
        <w:t xml:space="preserve">After =&gt; </w:t>
      </w:r>
      <w:r w:rsidR="00713188">
        <w:t>is</w:t>
      </w:r>
      <w:r w:rsidR="002C4A95">
        <w:t xml:space="preserve"> total number of true positives detected for that category</w:t>
      </w:r>
      <w:r w:rsidR="00081FE5">
        <w:t xml:space="preserve"> divided by total number of interacting pairs in that category</w:t>
      </w:r>
      <w:r w:rsidR="002C4A95">
        <w:t>.</w:t>
      </w:r>
    </w:p>
    <w:p w14:paraId="324B33EF" w14:textId="77777777" w:rsidR="009211A5" w:rsidRPr="00DD2122" w:rsidRDefault="009211A5" w:rsidP="009211A5">
      <w:pPr>
        <w:pStyle w:val="ListParagraph"/>
        <w:numPr>
          <w:ilvl w:val="0"/>
          <w:numId w:val="5"/>
        </w:numPr>
      </w:pPr>
      <w:r w:rsidRPr="00DD2122">
        <w:t>EpiSNP</w:t>
      </w:r>
      <w:r>
        <w:t>:</w:t>
      </w:r>
    </w:p>
    <w:p w14:paraId="0A142C0C" w14:textId="77777777" w:rsidR="009211A5" w:rsidRPr="00DD2122" w:rsidRDefault="009211A5" w:rsidP="009211A5">
      <w:pPr>
        <w:pStyle w:val="ListParagraph"/>
        <w:numPr>
          <w:ilvl w:val="1"/>
          <w:numId w:val="5"/>
        </w:numPr>
      </w:pPr>
      <w:r w:rsidRPr="00DD2122">
        <w:t>Interaction Alpha 1.25: 0,0,0,0</w:t>
      </w:r>
      <w:r>
        <w:t xml:space="preserve"> =&gt; 0/6</w:t>
      </w:r>
    </w:p>
    <w:p w14:paraId="42EA8221" w14:textId="77777777" w:rsidR="009211A5" w:rsidRPr="00DD2122" w:rsidRDefault="009211A5" w:rsidP="009211A5">
      <w:pPr>
        <w:pStyle w:val="ListParagraph"/>
        <w:numPr>
          <w:ilvl w:val="1"/>
          <w:numId w:val="5"/>
        </w:numPr>
      </w:pPr>
      <w:r w:rsidRPr="00DD2122">
        <w:t>Interaction Alpha 1.5: 0,0,0,0</w:t>
      </w:r>
      <w:r>
        <w:t xml:space="preserve"> =&gt; 0/6</w:t>
      </w:r>
    </w:p>
    <w:p w14:paraId="398F078D" w14:textId="77777777" w:rsidR="009211A5" w:rsidRPr="00DD2122" w:rsidRDefault="009211A5" w:rsidP="009211A5">
      <w:pPr>
        <w:pStyle w:val="ListParagraph"/>
        <w:numPr>
          <w:ilvl w:val="1"/>
          <w:numId w:val="5"/>
        </w:numPr>
      </w:pPr>
      <w:r w:rsidRPr="00DD2122">
        <w:t>Interaction Alpha 2: 0,0,0,0,0,0</w:t>
      </w:r>
      <w:r>
        <w:t xml:space="preserve"> =&gt; 0/22</w:t>
      </w:r>
    </w:p>
    <w:p w14:paraId="3F2184B7" w14:textId="77777777" w:rsidR="009211A5" w:rsidRPr="00DD2122" w:rsidRDefault="009211A5" w:rsidP="009211A5">
      <w:pPr>
        <w:pStyle w:val="ListParagraph"/>
        <w:numPr>
          <w:ilvl w:val="1"/>
          <w:numId w:val="5"/>
        </w:numPr>
      </w:pPr>
      <w:r w:rsidRPr="00DD2122">
        <w:t>Interaction Alpha 3: 0,0,0,0,0,0</w:t>
      </w:r>
      <w:r>
        <w:t xml:space="preserve"> =&gt; 0/22</w:t>
      </w:r>
    </w:p>
    <w:p w14:paraId="03ED27D1" w14:textId="77777777" w:rsidR="009211A5" w:rsidRPr="00DD2122" w:rsidRDefault="009211A5" w:rsidP="009211A5">
      <w:pPr>
        <w:pStyle w:val="ListParagraph"/>
        <w:numPr>
          <w:ilvl w:val="1"/>
          <w:numId w:val="5"/>
        </w:numPr>
      </w:pPr>
      <w:r w:rsidRPr="00DD2122">
        <w:t>Pure: 0,0,0,0,0,0,0,0,0,0</w:t>
      </w:r>
      <w:r>
        <w:t xml:space="preserve"> =&gt; 0/28</w:t>
      </w:r>
    </w:p>
    <w:p w14:paraId="351CF0B6" w14:textId="3E73F2CF" w:rsidR="009211A5" w:rsidRDefault="009211A5" w:rsidP="009211A5">
      <w:pPr>
        <w:pStyle w:val="ListParagraph"/>
        <w:numPr>
          <w:ilvl w:val="1"/>
          <w:numId w:val="5"/>
        </w:numPr>
      </w:pPr>
      <w:r w:rsidRPr="00DD2122">
        <w:t>Impure: 0,0,0,0,0,0,0,0,0,0</w:t>
      </w:r>
      <w:r>
        <w:t xml:space="preserve"> =&gt; 0/28</w:t>
      </w:r>
    </w:p>
    <w:p w14:paraId="209D8C62" w14:textId="55B8FF09" w:rsidR="00B1308E" w:rsidRPr="00DD2122" w:rsidRDefault="00B1308E" w:rsidP="00B1308E">
      <w:pPr>
        <w:pStyle w:val="ListParagraph"/>
        <w:numPr>
          <w:ilvl w:val="0"/>
          <w:numId w:val="5"/>
        </w:numPr>
      </w:pPr>
      <w:r w:rsidRPr="00DD2122">
        <w:t>Matrix Epistasis</w:t>
      </w:r>
      <w:r w:rsidR="009211A5">
        <w:t>:</w:t>
      </w:r>
    </w:p>
    <w:p w14:paraId="15C344A3" w14:textId="478463AF" w:rsidR="00B1308E" w:rsidRPr="00DD2122" w:rsidRDefault="00B1308E" w:rsidP="00B1308E">
      <w:pPr>
        <w:pStyle w:val="ListParagraph"/>
        <w:numPr>
          <w:ilvl w:val="1"/>
          <w:numId w:val="5"/>
        </w:numPr>
      </w:pPr>
      <w:r w:rsidRPr="00DD2122">
        <w:t>Interaction Alpha 1.25</w:t>
      </w:r>
      <w:r w:rsidR="00E55ADD" w:rsidRPr="00DD2122">
        <w:t xml:space="preserve">: </w:t>
      </w:r>
      <w:r w:rsidR="009E6401" w:rsidRPr="00DD2122">
        <w:t>0, 0, 0, 0</w:t>
      </w:r>
      <w:r w:rsidR="002C4A95">
        <w:t xml:space="preserve"> =&gt;</w:t>
      </w:r>
      <w:r w:rsidR="00F469D1">
        <w:t xml:space="preserve"> 0/6</w:t>
      </w:r>
    </w:p>
    <w:p w14:paraId="7F2CF0C9" w14:textId="7621407F" w:rsidR="00B1308E" w:rsidRPr="00DD2122" w:rsidRDefault="00B1308E" w:rsidP="00B1308E">
      <w:pPr>
        <w:pStyle w:val="ListParagraph"/>
        <w:numPr>
          <w:ilvl w:val="1"/>
          <w:numId w:val="5"/>
        </w:numPr>
      </w:pPr>
      <w:r w:rsidRPr="00DD2122">
        <w:t>Interaction Alpha 1.5</w:t>
      </w:r>
      <w:r w:rsidR="00E55ADD" w:rsidRPr="00DD2122">
        <w:t xml:space="preserve">: </w:t>
      </w:r>
      <w:r w:rsidR="009E6401" w:rsidRPr="00DD2122">
        <w:t>0, 0, 0, 6.5</w:t>
      </w:r>
      <w:r w:rsidR="002C4A95">
        <w:t xml:space="preserve"> =&gt;</w:t>
      </w:r>
      <w:r w:rsidR="00F469D1">
        <w:t xml:space="preserve"> 1/6</w:t>
      </w:r>
    </w:p>
    <w:p w14:paraId="7A1E4B79" w14:textId="527F016D" w:rsidR="00B1308E" w:rsidRPr="00DD2122" w:rsidRDefault="00B1308E" w:rsidP="00B1308E">
      <w:pPr>
        <w:pStyle w:val="ListParagraph"/>
        <w:numPr>
          <w:ilvl w:val="1"/>
          <w:numId w:val="5"/>
        </w:numPr>
      </w:pPr>
      <w:r w:rsidRPr="00DD2122">
        <w:t>Interaction Alpha 2</w:t>
      </w:r>
      <w:r w:rsidR="00E55ADD" w:rsidRPr="00DD2122">
        <w:t xml:space="preserve">: </w:t>
      </w:r>
      <w:r w:rsidR="009E6401" w:rsidRPr="00DD2122">
        <w:t xml:space="preserve">0, </w:t>
      </w:r>
      <w:r w:rsidR="001C27D8">
        <w:t>298.5</w:t>
      </w:r>
      <w:r w:rsidR="009E6401" w:rsidRPr="00DD2122">
        <w:t>, 1, 5</w:t>
      </w:r>
      <w:r w:rsidR="001C27D8">
        <w:t>9</w:t>
      </w:r>
      <w:r w:rsidR="009E6401" w:rsidRPr="00DD2122">
        <w:t xml:space="preserve">.5, </w:t>
      </w:r>
      <w:r w:rsidR="001C27D8">
        <w:t>930.87</w:t>
      </w:r>
      <w:r w:rsidR="009E6401" w:rsidRPr="00DD2122">
        <w:t>, 0</w:t>
      </w:r>
      <w:r w:rsidR="002C4A95">
        <w:t xml:space="preserve"> =&gt;</w:t>
      </w:r>
      <w:r w:rsidR="00F469D1">
        <w:t xml:space="preserve"> 4/22</w:t>
      </w:r>
    </w:p>
    <w:p w14:paraId="774255EB" w14:textId="5182592A" w:rsidR="00B1308E" w:rsidRPr="00DD2122" w:rsidRDefault="00B1308E" w:rsidP="00B1308E">
      <w:pPr>
        <w:pStyle w:val="ListParagraph"/>
        <w:numPr>
          <w:ilvl w:val="1"/>
          <w:numId w:val="5"/>
        </w:numPr>
      </w:pPr>
      <w:r w:rsidRPr="00DD2122">
        <w:t>Interaction Alpha 3</w:t>
      </w:r>
      <w:r w:rsidR="00E55ADD" w:rsidRPr="00DD2122">
        <w:t xml:space="preserve">: </w:t>
      </w:r>
      <w:r w:rsidR="009E6401" w:rsidRPr="00DD2122">
        <w:t xml:space="preserve">1, 0, 1, </w:t>
      </w:r>
      <w:r w:rsidR="001C27D8">
        <w:t>272.5</w:t>
      </w:r>
      <w:r w:rsidR="009E6401" w:rsidRPr="00DD2122">
        <w:t>, 6</w:t>
      </w:r>
      <w:r w:rsidR="001C27D8">
        <w:t>67</w:t>
      </w:r>
      <w:r w:rsidR="009E6401" w:rsidRPr="00DD2122">
        <w:t>.5, 0</w:t>
      </w:r>
      <w:r w:rsidR="002C4A95">
        <w:t xml:space="preserve"> =&gt;</w:t>
      </w:r>
      <w:r w:rsidR="00F469D1">
        <w:t xml:space="preserve"> 5/22</w:t>
      </w:r>
    </w:p>
    <w:p w14:paraId="46E7070A" w14:textId="351520B7" w:rsidR="00B1308E" w:rsidRPr="00DD2122" w:rsidRDefault="00B1308E" w:rsidP="00B1308E">
      <w:pPr>
        <w:pStyle w:val="ListParagraph"/>
        <w:numPr>
          <w:ilvl w:val="1"/>
          <w:numId w:val="5"/>
        </w:numPr>
      </w:pPr>
      <w:r w:rsidRPr="00DD2122">
        <w:t>Pure</w:t>
      </w:r>
      <w:r w:rsidR="00D43D64" w:rsidRPr="00DD2122">
        <w:t>:</w:t>
      </w:r>
      <w:r w:rsidR="00E55ADD" w:rsidRPr="00DD2122">
        <w:t xml:space="preserve"> </w:t>
      </w:r>
      <w:r w:rsidR="009E6401" w:rsidRPr="00DD2122">
        <w:t>1, 1, 0, 0, 5</w:t>
      </w:r>
      <w:r w:rsidR="001C27D8">
        <w:t>9</w:t>
      </w:r>
      <w:r w:rsidR="009E6401" w:rsidRPr="00DD2122">
        <w:t>.5, 2</w:t>
      </w:r>
      <w:r w:rsidR="001C27D8">
        <w:t>72</w:t>
      </w:r>
      <w:r w:rsidR="009E6401" w:rsidRPr="00DD2122">
        <w:t>.5, 6.5, 0, 6</w:t>
      </w:r>
      <w:r w:rsidR="001C27D8">
        <w:t>67</w:t>
      </w:r>
      <w:r w:rsidR="009E6401" w:rsidRPr="00DD2122">
        <w:t xml:space="preserve">.5, </w:t>
      </w:r>
      <w:r w:rsidR="001C27D8">
        <w:t>930.87</w:t>
      </w:r>
      <w:r w:rsidR="002C4A95">
        <w:t xml:space="preserve"> =&gt;</w:t>
      </w:r>
      <w:r w:rsidR="00F469D1">
        <w:t xml:space="preserve"> 8/28</w:t>
      </w:r>
    </w:p>
    <w:p w14:paraId="137BF719" w14:textId="3F6E5071" w:rsidR="00B1308E" w:rsidRDefault="00B1308E" w:rsidP="00B1308E">
      <w:pPr>
        <w:pStyle w:val="ListParagraph"/>
        <w:numPr>
          <w:ilvl w:val="1"/>
          <w:numId w:val="5"/>
        </w:numPr>
      </w:pPr>
      <w:r w:rsidRPr="00DD2122">
        <w:t>Impure</w:t>
      </w:r>
      <w:r w:rsidR="00D43D64" w:rsidRPr="00DD2122">
        <w:t>:</w:t>
      </w:r>
      <w:r w:rsidR="00E55ADD" w:rsidRPr="00DD2122">
        <w:t xml:space="preserve"> </w:t>
      </w:r>
      <w:r w:rsidR="009E6401" w:rsidRPr="00DD2122">
        <w:t xml:space="preserve">0, 1, 0, 0, </w:t>
      </w:r>
      <w:r w:rsidR="001C27D8">
        <w:t>190.5</w:t>
      </w:r>
      <w:r w:rsidR="009E6401" w:rsidRPr="00DD2122">
        <w:t>, 0, 0, 0, 0, 0</w:t>
      </w:r>
      <w:r w:rsidR="002C4A95">
        <w:t xml:space="preserve"> =&gt;</w:t>
      </w:r>
      <w:r w:rsidR="00F469D1">
        <w:t>2/28</w:t>
      </w:r>
    </w:p>
    <w:p w14:paraId="6E597334" w14:textId="74729B93" w:rsidR="009211A5" w:rsidRPr="00DD2122" w:rsidRDefault="009211A5" w:rsidP="009211A5">
      <w:pPr>
        <w:pStyle w:val="ListParagraph"/>
        <w:numPr>
          <w:ilvl w:val="0"/>
          <w:numId w:val="5"/>
        </w:numPr>
      </w:pPr>
      <w:r w:rsidRPr="00DD2122">
        <w:t>MDR</w:t>
      </w:r>
      <w:r w:rsidR="003E3C4F">
        <w:t xml:space="preserve"> (discretized)</w:t>
      </w:r>
      <w:r>
        <w:t>:</w:t>
      </w:r>
    </w:p>
    <w:p w14:paraId="78A57924" w14:textId="77777777" w:rsidR="009211A5" w:rsidRPr="00DD2122" w:rsidRDefault="009211A5" w:rsidP="009211A5">
      <w:pPr>
        <w:pStyle w:val="ListParagraph"/>
        <w:numPr>
          <w:ilvl w:val="1"/>
          <w:numId w:val="5"/>
        </w:numPr>
      </w:pPr>
      <w:r w:rsidRPr="00DD2122">
        <w:t>Interaction Alpha 1.25: 0, 0, 1, 3.5</w:t>
      </w:r>
      <w:r>
        <w:t xml:space="preserve"> =&gt; 3/6</w:t>
      </w:r>
    </w:p>
    <w:p w14:paraId="7F253F9A" w14:textId="77777777" w:rsidR="009211A5" w:rsidRPr="00DD2122" w:rsidRDefault="009211A5" w:rsidP="009211A5">
      <w:pPr>
        <w:pStyle w:val="ListParagraph"/>
        <w:numPr>
          <w:ilvl w:val="1"/>
          <w:numId w:val="5"/>
        </w:numPr>
      </w:pPr>
      <w:r w:rsidRPr="00DD2122">
        <w:t>Interaction Alpha 1.5: 0, 0, 1, 2.5</w:t>
      </w:r>
      <w:r>
        <w:t xml:space="preserve"> =&gt; 3/6</w:t>
      </w:r>
    </w:p>
    <w:p w14:paraId="5305FBF1" w14:textId="77777777" w:rsidR="009211A5" w:rsidRPr="00DD2122" w:rsidRDefault="009211A5" w:rsidP="009211A5">
      <w:pPr>
        <w:pStyle w:val="ListParagraph"/>
        <w:numPr>
          <w:ilvl w:val="1"/>
          <w:numId w:val="5"/>
        </w:numPr>
      </w:pPr>
      <w:r w:rsidRPr="00DD2122">
        <w:t>Interaction Alpha 2: 2, 8.5, 1, 251, 249.5, 441.25</w:t>
      </w:r>
      <w:r>
        <w:t xml:space="preserve"> =&gt; 11/22</w:t>
      </w:r>
    </w:p>
    <w:p w14:paraId="279F3647" w14:textId="77777777" w:rsidR="009211A5" w:rsidRPr="00DD2122" w:rsidRDefault="009211A5" w:rsidP="009211A5">
      <w:pPr>
        <w:pStyle w:val="ListParagraph"/>
        <w:numPr>
          <w:ilvl w:val="1"/>
          <w:numId w:val="5"/>
        </w:numPr>
      </w:pPr>
      <w:r w:rsidRPr="00DD2122">
        <w:t>Interaction Alpha 3: 3, 251, 1, 7.5, 166.5, 378.25</w:t>
      </w:r>
      <w:r>
        <w:t xml:space="preserve"> =&gt; 13/22</w:t>
      </w:r>
    </w:p>
    <w:p w14:paraId="21F20096" w14:textId="77777777" w:rsidR="009211A5" w:rsidRPr="00DD2122" w:rsidRDefault="009211A5" w:rsidP="009211A5">
      <w:pPr>
        <w:pStyle w:val="ListParagraph"/>
        <w:numPr>
          <w:ilvl w:val="1"/>
          <w:numId w:val="5"/>
        </w:numPr>
      </w:pPr>
      <w:r w:rsidRPr="00DD2122">
        <w:t>Pure: 1, 1, 1, 1, 251, 7.5, 2.5, 3.5, 166.5, 249.5</w:t>
      </w:r>
      <w:r>
        <w:t xml:space="preserve"> =&gt; 22/28</w:t>
      </w:r>
    </w:p>
    <w:p w14:paraId="372958DE" w14:textId="60DD899C" w:rsidR="009211A5" w:rsidRDefault="009211A5" w:rsidP="009211A5">
      <w:pPr>
        <w:pStyle w:val="ListParagraph"/>
        <w:numPr>
          <w:ilvl w:val="1"/>
          <w:numId w:val="5"/>
        </w:numPr>
      </w:pPr>
      <w:r w:rsidRPr="00DD2122">
        <w:t>Impure: 2, 3, 0, 0, 8.5, 251, 0, 0, 378.25, 441.25</w:t>
      </w:r>
      <w:r>
        <w:t xml:space="preserve"> =&gt; 8/28</w:t>
      </w:r>
    </w:p>
    <w:p w14:paraId="65DFC576" w14:textId="4C34FBA4" w:rsidR="009211A5" w:rsidRDefault="009211A5" w:rsidP="009211A5">
      <w:pPr>
        <w:pStyle w:val="ListParagraph"/>
        <w:numPr>
          <w:ilvl w:val="0"/>
          <w:numId w:val="5"/>
        </w:numPr>
      </w:pPr>
      <w:r>
        <w:t>MIDESP:</w:t>
      </w:r>
    </w:p>
    <w:p w14:paraId="54A73BFC" w14:textId="77777777" w:rsidR="009211A5" w:rsidRPr="00DD2122" w:rsidRDefault="009211A5" w:rsidP="009211A5">
      <w:pPr>
        <w:pStyle w:val="ListParagraph"/>
        <w:numPr>
          <w:ilvl w:val="1"/>
          <w:numId w:val="5"/>
        </w:numPr>
      </w:pPr>
      <w:r w:rsidRPr="00DD2122">
        <w:t>Interaction Alpha 1.25: 0, 0, 1, 70.5</w:t>
      </w:r>
      <w:r>
        <w:t xml:space="preserve"> =&gt; 2/6</w:t>
      </w:r>
    </w:p>
    <w:p w14:paraId="2EB51B4C" w14:textId="77777777" w:rsidR="009211A5" w:rsidRPr="00DD2122" w:rsidRDefault="009211A5" w:rsidP="009211A5">
      <w:pPr>
        <w:pStyle w:val="ListParagraph"/>
        <w:numPr>
          <w:ilvl w:val="1"/>
          <w:numId w:val="5"/>
        </w:numPr>
      </w:pPr>
      <w:r w:rsidRPr="00DD2122">
        <w:t>Interaction Alpha 1.5: 2, 0, 1, 3</w:t>
      </w:r>
      <w:r>
        <w:t xml:space="preserve"> =&gt; 4/6</w:t>
      </w:r>
    </w:p>
    <w:p w14:paraId="74E509E6" w14:textId="77777777" w:rsidR="009211A5" w:rsidRPr="00DD2122" w:rsidRDefault="009211A5" w:rsidP="009211A5">
      <w:pPr>
        <w:pStyle w:val="ListParagraph"/>
        <w:numPr>
          <w:ilvl w:val="1"/>
          <w:numId w:val="5"/>
        </w:numPr>
      </w:pPr>
      <w:r w:rsidRPr="00DD2122">
        <w:t>Interaction Alpha 2: 3, 3, 33.5, 1, 11.5, 61.75, 0</w:t>
      </w:r>
      <w:r>
        <w:t xml:space="preserve"> =&gt;6/22</w:t>
      </w:r>
    </w:p>
    <w:p w14:paraId="11B9ADD9" w14:textId="77777777" w:rsidR="009211A5" w:rsidRPr="00DD2122" w:rsidRDefault="009211A5" w:rsidP="009211A5">
      <w:pPr>
        <w:pStyle w:val="ListParagraph"/>
        <w:numPr>
          <w:ilvl w:val="1"/>
          <w:numId w:val="5"/>
        </w:numPr>
      </w:pPr>
      <w:r w:rsidRPr="00DD2122">
        <w:t>Interaction Alpha 3: 1, 31, 1, 3, 254.25, 70.375</w:t>
      </w:r>
      <w:r>
        <w:t xml:space="preserve"> =&gt;11/22</w:t>
      </w:r>
    </w:p>
    <w:p w14:paraId="1B4F29E3" w14:textId="77777777" w:rsidR="009211A5" w:rsidRPr="00DD2122" w:rsidRDefault="009211A5" w:rsidP="009211A5">
      <w:pPr>
        <w:pStyle w:val="ListParagraph"/>
        <w:numPr>
          <w:ilvl w:val="1"/>
          <w:numId w:val="5"/>
        </w:numPr>
      </w:pPr>
      <w:r w:rsidRPr="00DD2122">
        <w:t>Pure: 1, 1, 1, 1, 11.5, 3, 3, 70.5, 254.25, 61.75</w:t>
      </w:r>
      <w:r>
        <w:t xml:space="preserve"> =&gt; 17/28</w:t>
      </w:r>
    </w:p>
    <w:p w14:paraId="0FAC73B6" w14:textId="44BD3A4C" w:rsidR="009211A5" w:rsidRDefault="009211A5" w:rsidP="009211A5">
      <w:pPr>
        <w:pStyle w:val="ListParagraph"/>
        <w:numPr>
          <w:ilvl w:val="1"/>
          <w:numId w:val="5"/>
        </w:numPr>
      </w:pPr>
      <w:r w:rsidRPr="00DD2122">
        <w:t>Impure: 3, 1, 2, 0, 33.5, 31, 0, 0, 70.375, 0</w:t>
      </w:r>
      <w:r>
        <w:t xml:space="preserve"> =&gt; 6/28</w:t>
      </w:r>
    </w:p>
    <w:p w14:paraId="402F85A7" w14:textId="77777777" w:rsidR="009211A5" w:rsidRPr="00DD2122" w:rsidRDefault="009211A5" w:rsidP="009211A5">
      <w:pPr>
        <w:pStyle w:val="ListParagraph"/>
        <w:numPr>
          <w:ilvl w:val="0"/>
          <w:numId w:val="5"/>
        </w:numPr>
      </w:pPr>
      <w:r>
        <w:t>Plink BOOST</w:t>
      </w:r>
      <w:r w:rsidRPr="004D4938">
        <w:t xml:space="preserve"> </w:t>
      </w:r>
      <w:r>
        <w:t>(discretized):</w:t>
      </w:r>
    </w:p>
    <w:p w14:paraId="7A2737A6" w14:textId="77777777" w:rsidR="009211A5" w:rsidRPr="00DD2122" w:rsidRDefault="009211A5" w:rsidP="009211A5">
      <w:pPr>
        <w:pStyle w:val="ListParagraph"/>
        <w:numPr>
          <w:ilvl w:val="1"/>
          <w:numId w:val="5"/>
        </w:numPr>
      </w:pPr>
      <w:r w:rsidRPr="00DD2122">
        <w:t>Interaction Alpha 1.25: 1, 0, 0, 0</w:t>
      </w:r>
      <w:r>
        <w:t xml:space="preserve"> =&gt; 1/6</w:t>
      </w:r>
    </w:p>
    <w:p w14:paraId="4D8ECF4B" w14:textId="77777777" w:rsidR="009211A5" w:rsidRPr="00DD2122" w:rsidRDefault="009211A5" w:rsidP="009211A5">
      <w:pPr>
        <w:pStyle w:val="ListParagraph"/>
        <w:numPr>
          <w:ilvl w:val="1"/>
          <w:numId w:val="5"/>
        </w:numPr>
      </w:pPr>
      <w:r w:rsidRPr="00DD2122">
        <w:t>Interaction Alpha 1.5: 0,0,0,0</w:t>
      </w:r>
      <w:r>
        <w:t xml:space="preserve"> =&gt;0/6</w:t>
      </w:r>
    </w:p>
    <w:p w14:paraId="7AB350FA" w14:textId="77777777" w:rsidR="009211A5" w:rsidRPr="00DD2122" w:rsidRDefault="009211A5" w:rsidP="009211A5">
      <w:pPr>
        <w:pStyle w:val="ListParagraph"/>
        <w:numPr>
          <w:ilvl w:val="1"/>
          <w:numId w:val="5"/>
        </w:numPr>
      </w:pPr>
      <w:r w:rsidRPr="00DD2122">
        <w:t>Interaction Alpha 2: 0,0,0,0,0,0</w:t>
      </w:r>
      <w:r>
        <w:t xml:space="preserve"> =&gt;0/22</w:t>
      </w:r>
    </w:p>
    <w:p w14:paraId="4C3673C4" w14:textId="77777777" w:rsidR="009211A5" w:rsidRPr="00DD2122" w:rsidRDefault="009211A5" w:rsidP="009211A5">
      <w:pPr>
        <w:pStyle w:val="ListParagraph"/>
        <w:numPr>
          <w:ilvl w:val="1"/>
          <w:numId w:val="5"/>
        </w:numPr>
      </w:pPr>
      <w:r w:rsidRPr="00DD2122">
        <w:t>Interaction Alpha 3: 0,0,0,0,0,0</w:t>
      </w:r>
      <w:r>
        <w:t xml:space="preserve"> =&gt;0/22</w:t>
      </w:r>
    </w:p>
    <w:p w14:paraId="6004043D" w14:textId="77777777" w:rsidR="009211A5" w:rsidRPr="00DD2122" w:rsidRDefault="009211A5" w:rsidP="009211A5">
      <w:pPr>
        <w:pStyle w:val="ListParagraph"/>
        <w:numPr>
          <w:ilvl w:val="1"/>
          <w:numId w:val="5"/>
        </w:numPr>
      </w:pPr>
      <w:r w:rsidRPr="00DD2122">
        <w:t>Pure: 0,0,0,0,0,0,0,0,0,0</w:t>
      </w:r>
      <w:r>
        <w:t xml:space="preserve"> =&gt;0/28</w:t>
      </w:r>
    </w:p>
    <w:p w14:paraId="79148BDC" w14:textId="70C8FFAA" w:rsidR="009211A5" w:rsidRPr="00DD2122" w:rsidRDefault="009211A5" w:rsidP="009211A5">
      <w:pPr>
        <w:pStyle w:val="ListParagraph"/>
        <w:numPr>
          <w:ilvl w:val="1"/>
          <w:numId w:val="5"/>
        </w:numPr>
      </w:pPr>
      <w:r w:rsidRPr="00DD2122">
        <w:t>Impure: 1,0,0,0,0,0,0,0,0,0</w:t>
      </w:r>
      <w:r>
        <w:t xml:space="preserve"> =&gt;1/28</w:t>
      </w:r>
    </w:p>
    <w:p w14:paraId="7A846F1F" w14:textId="7078251F" w:rsidR="00B1308E" w:rsidRPr="00DD2122" w:rsidRDefault="006A139F" w:rsidP="00B1308E">
      <w:pPr>
        <w:pStyle w:val="ListParagraph"/>
        <w:numPr>
          <w:ilvl w:val="0"/>
          <w:numId w:val="5"/>
        </w:numPr>
      </w:pPr>
      <w:r w:rsidRPr="00DD2122">
        <w:t>Plink Epistasis</w:t>
      </w:r>
      <w:r w:rsidR="009211A5">
        <w:t>:</w:t>
      </w:r>
    </w:p>
    <w:p w14:paraId="18FA0CDC" w14:textId="39E20EC6" w:rsidR="00B1308E" w:rsidRPr="00DD2122" w:rsidRDefault="00B1308E" w:rsidP="00B1308E">
      <w:pPr>
        <w:pStyle w:val="ListParagraph"/>
        <w:numPr>
          <w:ilvl w:val="1"/>
          <w:numId w:val="5"/>
        </w:numPr>
      </w:pPr>
      <w:r w:rsidRPr="00DD2122">
        <w:lastRenderedPageBreak/>
        <w:t>Interaction Alpha 1.25</w:t>
      </w:r>
      <w:r w:rsidR="00E55ADD" w:rsidRPr="00DD2122">
        <w:t>:</w:t>
      </w:r>
      <w:r w:rsidR="006A139F" w:rsidRPr="00DD2122">
        <w:t xml:space="preserve"> 0,</w:t>
      </w:r>
      <w:r w:rsidR="007A6737" w:rsidRPr="00DD2122">
        <w:t xml:space="preserve"> </w:t>
      </w:r>
      <w:r w:rsidR="006A139F" w:rsidRPr="00DD2122">
        <w:t>0,</w:t>
      </w:r>
      <w:r w:rsidR="007A6737" w:rsidRPr="00DD2122">
        <w:t xml:space="preserve"> </w:t>
      </w:r>
      <w:r w:rsidR="006A139F" w:rsidRPr="00DD2122">
        <w:t>0,</w:t>
      </w:r>
      <w:r w:rsidR="007A6737" w:rsidRPr="00DD2122">
        <w:t xml:space="preserve"> </w:t>
      </w:r>
      <w:r w:rsidR="006A139F" w:rsidRPr="00DD2122">
        <w:t>0</w:t>
      </w:r>
      <w:r w:rsidR="002C4A95">
        <w:t xml:space="preserve"> =&gt;</w:t>
      </w:r>
      <w:r w:rsidR="00177518">
        <w:t xml:space="preserve"> 0/6</w:t>
      </w:r>
    </w:p>
    <w:p w14:paraId="4BCC097F" w14:textId="23531BC3" w:rsidR="00B1308E" w:rsidRPr="00DD2122" w:rsidRDefault="00B1308E" w:rsidP="00B1308E">
      <w:pPr>
        <w:pStyle w:val="ListParagraph"/>
        <w:numPr>
          <w:ilvl w:val="1"/>
          <w:numId w:val="5"/>
        </w:numPr>
      </w:pPr>
      <w:r w:rsidRPr="00DD2122">
        <w:t>Interaction Alpha 1.5</w:t>
      </w:r>
      <w:r w:rsidR="00E55ADD" w:rsidRPr="00DD2122">
        <w:t>:</w:t>
      </w:r>
      <w:r w:rsidR="006A139F" w:rsidRPr="00DD2122">
        <w:t xml:space="preserve"> 0,</w:t>
      </w:r>
      <w:r w:rsidR="007A6737" w:rsidRPr="00DD2122">
        <w:t xml:space="preserve"> </w:t>
      </w:r>
      <w:r w:rsidR="006A139F" w:rsidRPr="00DD2122">
        <w:t>0,</w:t>
      </w:r>
      <w:r w:rsidR="007A6737" w:rsidRPr="00DD2122">
        <w:t xml:space="preserve"> </w:t>
      </w:r>
      <w:r w:rsidR="006A139F" w:rsidRPr="00DD2122">
        <w:t>0,</w:t>
      </w:r>
      <w:r w:rsidR="007A6737" w:rsidRPr="00DD2122">
        <w:t xml:space="preserve"> </w:t>
      </w:r>
      <w:r w:rsidR="006C5189">
        <w:t>7</w:t>
      </w:r>
      <w:r w:rsidR="006A139F" w:rsidRPr="00DD2122">
        <w:t>.5</w:t>
      </w:r>
      <w:r w:rsidR="002C4A95">
        <w:t xml:space="preserve"> =&gt;</w:t>
      </w:r>
      <w:r w:rsidR="00177518">
        <w:t xml:space="preserve"> 1/6</w:t>
      </w:r>
    </w:p>
    <w:p w14:paraId="6D95221A" w14:textId="66EE6400" w:rsidR="00B1308E" w:rsidRPr="00DD2122" w:rsidRDefault="00B1308E" w:rsidP="00B1308E">
      <w:pPr>
        <w:pStyle w:val="ListParagraph"/>
        <w:numPr>
          <w:ilvl w:val="1"/>
          <w:numId w:val="5"/>
        </w:numPr>
      </w:pPr>
      <w:r w:rsidRPr="00DD2122">
        <w:t>Interaction Alpha 2</w:t>
      </w:r>
      <w:r w:rsidR="00E55ADD" w:rsidRPr="00DD2122">
        <w:t>:</w:t>
      </w:r>
      <w:r w:rsidR="006A139F" w:rsidRPr="00DD2122">
        <w:t xml:space="preserve"> 0,</w:t>
      </w:r>
      <w:r w:rsidR="007A6737" w:rsidRPr="00DD2122">
        <w:t xml:space="preserve"> </w:t>
      </w:r>
      <w:r w:rsidR="006A139F" w:rsidRPr="00DD2122">
        <w:t>2</w:t>
      </w:r>
      <w:r w:rsidR="006C5189">
        <w:t>93.5</w:t>
      </w:r>
      <w:r w:rsidR="006A139F" w:rsidRPr="00DD2122">
        <w:t>,</w:t>
      </w:r>
      <w:r w:rsidR="007A6737" w:rsidRPr="00DD2122">
        <w:t xml:space="preserve"> </w:t>
      </w:r>
      <w:r w:rsidR="006A139F" w:rsidRPr="00DD2122">
        <w:t>1,</w:t>
      </w:r>
      <w:r w:rsidR="007A6737" w:rsidRPr="00DD2122">
        <w:t xml:space="preserve"> </w:t>
      </w:r>
      <w:r w:rsidR="006C5189">
        <w:t>61</w:t>
      </w:r>
      <w:r w:rsidR="006A139F" w:rsidRPr="00DD2122">
        <w:t>,</w:t>
      </w:r>
      <w:r w:rsidR="007A6737" w:rsidRPr="00DD2122">
        <w:t xml:space="preserve"> </w:t>
      </w:r>
      <w:r w:rsidR="006C5189">
        <w:t>946.62</w:t>
      </w:r>
      <w:r w:rsidR="006A139F" w:rsidRPr="00DD2122">
        <w:t>,</w:t>
      </w:r>
      <w:r w:rsidR="007A6737" w:rsidRPr="00DD2122">
        <w:t xml:space="preserve"> </w:t>
      </w:r>
      <w:r w:rsidR="006A139F" w:rsidRPr="00DD2122">
        <w:t>0</w:t>
      </w:r>
      <w:r w:rsidR="002C4A95">
        <w:t xml:space="preserve"> =&gt;</w:t>
      </w:r>
      <w:r w:rsidR="00177518">
        <w:t xml:space="preserve"> 4/22</w:t>
      </w:r>
    </w:p>
    <w:p w14:paraId="0D4A3EE7" w14:textId="667B2654" w:rsidR="00B1308E" w:rsidRPr="00DD2122" w:rsidRDefault="00B1308E" w:rsidP="00B1308E">
      <w:pPr>
        <w:pStyle w:val="ListParagraph"/>
        <w:numPr>
          <w:ilvl w:val="1"/>
          <w:numId w:val="5"/>
        </w:numPr>
      </w:pPr>
      <w:r w:rsidRPr="00DD2122">
        <w:t>Interaction Alpha 3</w:t>
      </w:r>
      <w:r w:rsidR="00E55ADD" w:rsidRPr="00DD2122">
        <w:t>:</w:t>
      </w:r>
      <w:r w:rsidR="006A139F" w:rsidRPr="00DD2122">
        <w:t xml:space="preserve"> 1,</w:t>
      </w:r>
      <w:r w:rsidR="007A6737" w:rsidRPr="00DD2122">
        <w:t xml:space="preserve"> </w:t>
      </w:r>
      <w:r w:rsidR="006A139F" w:rsidRPr="00DD2122">
        <w:t>0,</w:t>
      </w:r>
      <w:r w:rsidR="007A6737" w:rsidRPr="00DD2122">
        <w:t xml:space="preserve"> </w:t>
      </w:r>
      <w:r w:rsidR="006A139F" w:rsidRPr="00DD2122">
        <w:t>1,</w:t>
      </w:r>
      <w:r w:rsidR="007A6737" w:rsidRPr="00DD2122">
        <w:t xml:space="preserve"> </w:t>
      </w:r>
      <w:r w:rsidR="006C5189">
        <w:t>278.5</w:t>
      </w:r>
      <w:r w:rsidR="006A139F" w:rsidRPr="00DD2122">
        <w:t>,</w:t>
      </w:r>
      <w:r w:rsidR="007A6737" w:rsidRPr="00DD2122">
        <w:t xml:space="preserve"> </w:t>
      </w:r>
      <w:r w:rsidR="006A139F" w:rsidRPr="00DD2122">
        <w:t>6</w:t>
      </w:r>
      <w:r w:rsidR="006C5189">
        <w:t>73</w:t>
      </w:r>
      <w:r w:rsidR="006A139F" w:rsidRPr="00DD2122">
        <w:t>.</w:t>
      </w:r>
      <w:r w:rsidR="006C5189">
        <w:t>5</w:t>
      </w:r>
      <w:r w:rsidR="006A139F" w:rsidRPr="00DD2122">
        <w:t>,</w:t>
      </w:r>
      <w:r w:rsidR="007A6737" w:rsidRPr="00DD2122">
        <w:t xml:space="preserve"> </w:t>
      </w:r>
      <w:r w:rsidR="006A139F" w:rsidRPr="00DD2122">
        <w:t>0</w:t>
      </w:r>
      <w:r w:rsidR="002C4A95">
        <w:t xml:space="preserve"> =&gt;</w:t>
      </w:r>
      <w:r w:rsidR="00177518">
        <w:t xml:space="preserve"> 5/22</w:t>
      </w:r>
    </w:p>
    <w:p w14:paraId="745BD658" w14:textId="1A53F86B" w:rsidR="00B1308E" w:rsidRPr="00DD2122" w:rsidRDefault="00B1308E" w:rsidP="00B1308E">
      <w:pPr>
        <w:pStyle w:val="ListParagraph"/>
        <w:numPr>
          <w:ilvl w:val="1"/>
          <w:numId w:val="5"/>
        </w:numPr>
      </w:pPr>
      <w:r w:rsidRPr="00DD2122">
        <w:t>Pure</w:t>
      </w:r>
      <w:r w:rsidR="00E55ADD" w:rsidRPr="00DD2122">
        <w:t>:</w:t>
      </w:r>
      <w:r w:rsidR="006A139F" w:rsidRPr="00DD2122">
        <w:t xml:space="preserve"> 1,</w:t>
      </w:r>
      <w:r w:rsidR="007A6737" w:rsidRPr="00DD2122">
        <w:t xml:space="preserve"> </w:t>
      </w:r>
      <w:r w:rsidR="006A139F" w:rsidRPr="00DD2122">
        <w:t>1,</w:t>
      </w:r>
      <w:r w:rsidR="007A6737" w:rsidRPr="00DD2122">
        <w:t xml:space="preserve"> </w:t>
      </w:r>
      <w:r w:rsidR="006A139F" w:rsidRPr="00DD2122">
        <w:t>0,</w:t>
      </w:r>
      <w:r w:rsidR="007A6737" w:rsidRPr="00DD2122">
        <w:t xml:space="preserve"> </w:t>
      </w:r>
      <w:r w:rsidR="006A139F" w:rsidRPr="00DD2122">
        <w:t>0,</w:t>
      </w:r>
      <w:r w:rsidR="007A6737" w:rsidRPr="00DD2122">
        <w:t xml:space="preserve"> </w:t>
      </w:r>
      <w:r w:rsidR="006C5189">
        <w:t>61</w:t>
      </w:r>
      <w:r w:rsidR="006A139F" w:rsidRPr="00DD2122">
        <w:t>,</w:t>
      </w:r>
      <w:r w:rsidR="007A6737" w:rsidRPr="00DD2122">
        <w:t xml:space="preserve"> </w:t>
      </w:r>
      <w:r w:rsidR="006A139F" w:rsidRPr="00DD2122">
        <w:t>2</w:t>
      </w:r>
      <w:r w:rsidR="006C5189">
        <w:t>78.5</w:t>
      </w:r>
      <w:r w:rsidR="006A139F" w:rsidRPr="00DD2122">
        <w:t>,</w:t>
      </w:r>
      <w:r w:rsidR="007A6737" w:rsidRPr="00DD2122">
        <w:t xml:space="preserve"> </w:t>
      </w:r>
      <w:r w:rsidR="006C5189">
        <w:t>7</w:t>
      </w:r>
      <w:r w:rsidR="006A139F" w:rsidRPr="00DD2122">
        <w:t>.5,</w:t>
      </w:r>
      <w:r w:rsidR="007A6737" w:rsidRPr="00DD2122">
        <w:t xml:space="preserve"> </w:t>
      </w:r>
      <w:r w:rsidR="006A139F" w:rsidRPr="00DD2122">
        <w:t>0,</w:t>
      </w:r>
      <w:r w:rsidR="007A6737" w:rsidRPr="00DD2122">
        <w:t xml:space="preserve"> </w:t>
      </w:r>
      <w:r w:rsidR="006A139F" w:rsidRPr="00DD2122">
        <w:t>6</w:t>
      </w:r>
      <w:r w:rsidR="006C5189">
        <w:t>73</w:t>
      </w:r>
      <w:r w:rsidR="006A139F" w:rsidRPr="00DD2122">
        <w:t>.</w:t>
      </w:r>
      <w:r w:rsidR="006C5189">
        <w:t>5</w:t>
      </w:r>
      <w:r w:rsidR="006A139F" w:rsidRPr="00DD2122">
        <w:t>,</w:t>
      </w:r>
      <w:r w:rsidR="007A6737" w:rsidRPr="00DD2122">
        <w:t xml:space="preserve"> </w:t>
      </w:r>
      <w:r w:rsidR="006C5189">
        <w:t>946.62</w:t>
      </w:r>
      <w:r w:rsidR="002C4A95">
        <w:t xml:space="preserve"> =&gt;</w:t>
      </w:r>
      <w:r w:rsidR="00177518">
        <w:t xml:space="preserve"> 8/28</w:t>
      </w:r>
    </w:p>
    <w:p w14:paraId="6E8C5732" w14:textId="6044E950" w:rsidR="00B1308E" w:rsidRPr="00DD2122" w:rsidRDefault="00B1308E" w:rsidP="00B1308E">
      <w:pPr>
        <w:pStyle w:val="ListParagraph"/>
        <w:numPr>
          <w:ilvl w:val="1"/>
          <w:numId w:val="5"/>
        </w:numPr>
      </w:pPr>
      <w:r w:rsidRPr="00DD2122">
        <w:t>Impure</w:t>
      </w:r>
      <w:r w:rsidR="00E55ADD" w:rsidRPr="00DD2122">
        <w:t>:</w:t>
      </w:r>
      <w:r w:rsidR="006A139F" w:rsidRPr="00DD2122">
        <w:t xml:space="preserve"> 0,</w:t>
      </w:r>
      <w:r w:rsidR="007A6737" w:rsidRPr="00DD2122">
        <w:t xml:space="preserve"> </w:t>
      </w:r>
      <w:r w:rsidR="006A139F" w:rsidRPr="00DD2122">
        <w:t>1,</w:t>
      </w:r>
      <w:r w:rsidR="007A6737" w:rsidRPr="00DD2122">
        <w:t xml:space="preserve"> </w:t>
      </w:r>
      <w:r w:rsidR="006A139F" w:rsidRPr="00DD2122">
        <w:t>0,</w:t>
      </w:r>
      <w:r w:rsidR="007A6737" w:rsidRPr="00DD2122">
        <w:t xml:space="preserve"> </w:t>
      </w:r>
      <w:r w:rsidR="006A139F" w:rsidRPr="00DD2122">
        <w:t>0,</w:t>
      </w:r>
      <w:r w:rsidR="007A6737" w:rsidRPr="00DD2122">
        <w:t xml:space="preserve"> </w:t>
      </w:r>
      <w:r w:rsidR="006C5189">
        <w:t>293.5</w:t>
      </w:r>
      <w:r w:rsidR="006A139F" w:rsidRPr="00DD2122">
        <w:t>,</w:t>
      </w:r>
      <w:r w:rsidR="007A6737" w:rsidRPr="00DD2122">
        <w:t xml:space="preserve"> </w:t>
      </w:r>
      <w:r w:rsidR="006A139F" w:rsidRPr="00DD2122">
        <w:t>0,</w:t>
      </w:r>
      <w:r w:rsidR="007A6737" w:rsidRPr="00DD2122">
        <w:t xml:space="preserve"> </w:t>
      </w:r>
      <w:r w:rsidR="006A139F" w:rsidRPr="00DD2122">
        <w:t>0,</w:t>
      </w:r>
      <w:r w:rsidR="007A6737" w:rsidRPr="00DD2122">
        <w:t xml:space="preserve"> </w:t>
      </w:r>
      <w:r w:rsidR="006A139F" w:rsidRPr="00DD2122">
        <w:t>0,</w:t>
      </w:r>
      <w:r w:rsidR="007A6737" w:rsidRPr="00DD2122">
        <w:t xml:space="preserve"> </w:t>
      </w:r>
      <w:r w:rsidR="006A139F" w:rsidRPr="00DD2122">
        <w:t>0,</w:t>
      </w:r>
      <w:r w:rsidR="007A6737" w:rsidRPr="00DD2122">
        <w:t xml:space="preserve"> </w:t>
      </w:r>
      <w:r w:rsidR="006A139F" w:rsidRPr="00DD2122">
        <w:t>0,</w:t>
      </w:r>
      <w:r w:rsidR="007A6737" w:rsidRPr="00DD2122">
        <w:t xml:space="preserve"> </w:t>
      </w:r>
      <w:r w:rsidR="006A139F" w:rsidRPr="00DD2122">
        <w:t>0</w:t>
      </w:r>
      <w:r w:rsidR="002C4A95">
        <w:t xml:space="preserve"> =&gt;</w:t>
      </w:r>
      <w:r w:rsidR="00177518">
        <w:t xml:space="preserve"> 2/28</w:t>
      </w:r>
    </w:p>
    <w:p w14:paraId="1C35A4E9" w14:textId="15AC8700" w:rsidR="002F035C" w:rsidRPr="00DD2122" w:rsidRDefault="002F035C" w:rsidP="002F035C">
      <w:pPr>
        <w:pStyle w:val="ListParagraph"/>
        <w:numPr>
          <w:ilvl w:val="0"/>
          <w:numId w:val="5"/>
        </w:numPr>
      </w:pPr>
      <w:r w:rsidRPr="00DD2122">
        <w:t>QMDR</w:t>
      </w:r>
      <w:r w:rsidR="009211A5">
        <w:t>:</w:t>
      </w:r>
    </w:p>
    <w:p w14:paraId="510436C4" w14:textId="743DB5EF" w:rsidR="002F035C" w:rsidRPr="00DD2122" w:rsidRDefault="002F035C" w:rsidP="002F035C">
      <w:pPr>
        <w:pStyle w:val="ListParagraph"/>
        <w:numPr>
          <w:ilvl w:val="1"/>
          <w:numId w:val="5"/>
        </w:numPr>
      </w:pPr>
      <w:r w:rsidRPr="00DD2122">
        <w:t xml:space="preserve">Interaction Alpha 1.25: </w:t>
      </w:r>
      <w:r w:rsidR="00DD2122" w:rsidRPr="00DD2122">
        <w:t>0, 0, 147, 251.5</w:t>
      </w:r>
      <w:r w:rsidR="002C4A95">
        <w:t xml:space="preserve"> =&gt;</w:t>
      </w:r>
      <w:r w:rsidR="009A08D6">
        <w:t xml:space="preserve"> 2/6</w:t>
      </w:r>
    </w:p>
    <w:p w14:paraId="29B5D8EB" w14:textId="659735A0" w:rsidR="002F035C" w:rsidRPr="00DD2122" w:rsidRDefault="002F035C" w:rsidP="002F035C">
      <w:pPr>
        <w:pStyle w:val="ListParagraph"/>
        <w:numPr>
          <w:ilvl w:val="1"/>
          <w:numId w:val="5"/>
        </w:numPr>
      </w:pPr>
      <w:r w:rsidRPr="00DD2122">
        <w:t xml:space="preserve">Interaction Alpha 1.5: </w:t>
      </w:r>
      <w:r w:rsidR="00DD2122" w:rsidRPr="00DD2122">
        <w:t>0, 0, 3, 138</w:t>
      </w:r>
      <w:r w:rsidR="002C4A95">
        <w:t xml:space="preserve"> =&gt;</w:t>
      </w:r>
      <w:r w:rsidR="009A08D6">
        <w:t xml:space="preserve"> 3/6</w:t>
      </w:r>
    </w:p>
    <w:p w14:paraId="404F6F6F" w14:textId="70679F4C" w:rsidR="002F035C" w:rsidRPr="00DD2122" w:rsidRDefault="002F035C" w:rsidP="002F035C">
      <w:pPr>
        <w:pStyle w:val="ListParagraph"/>
        <w:numPr>
          <w:ilvl w:val="1"/>
          <w:numId w:val="5"/>
        </w:numPr>
      </w:pPr>
      <w:r w:rsidRPr="00DD2122">
        <w:t xml:space="preserve">Interaction Alpha 2: </w:t>
      </w:r>
      <w:r w:rsidR="00DD2122" w:rsidRPr="00DD2122">
        <w:t>0, 0, 1, 253, 0, 0</w:t>
      </w:r>
      <w:r w:rsidR="002C4A95">
        <w:t xml:space="preserve"> =&gt;</w:t>
      </w:r>
      <w:r w:rsidR="009A08D6">
        <w:t xml:space="preserve"> 2/22</w:t>
      </w:r>
    </w:p>
    <w:p w14:paraId="4272DAC7" w14:textId="730D2DF4" w:rsidR="002F035C" w:rsidRPr="00DD2122" w:rsidRDefault="002F035C" w:rsidP="002F035C">
      <w:pPr>
        <w:pStyle w:val="ListParagraph"/>
        <w:numPr>
          <w:ilvl w:val="1"/>
          <w:numId w:val="5"/>
        </w:numPr>
      </w:pPr>
      <w:r w:rsidRPr="00DD2122">
        <w:t xml:space="preserve">Interaction Alpha 3: </w:t>
      </w:r>
      <w:r w:rsidR="00DD2122" w:rsidRPr="00DD2122">
        <w:t>2, 0, 3, 0, 0, 0</w:t>
      </w:r>
      <w:r w:rsidR="002C4A95">
        <w:t xml:space="preserve"> =&gt;</w:t>
      </w:r>
      <w:r w:rsidR="009A08D6">
        <w:t xml:space="preserve"> 2/22</w:t>
      </w:r>
    </w:p>
    <w:p w14:paraId="4B3FDBE2" w14:textId="59526C90" w:rsidR="002F035C" w:rsidRPr="00DD2122" w:rsidRDefault="002F035C" w:rsidP="002F035C">
      <w:pPr>
        <w:pStyle w:val="ListParagraph"/>
        <w:numPr>
          <w:ilvl w:val="1"/>
          <w:numId w:val="5"/>
        </w:numPr>
      </w:pPr>
      <w:r w:rsidRPr="00DD2122">
        <w:t xml:space="preserve">Pure: </w:t>
      </w:r>
      <w:r w:rsidR="00DD2122" w:rsidRPr="00DD2122">
        <w:t>1, 3, 3, 0, 0, 147, 253, 0, 138, 251.5</w:t>
      </w:r>
      <w:r w:rsidR="002C4A95">
        <w:t xml:space="preserve"> =&gt;</w:t>
      </w:r>
      <w:r w:rsidR="009A08D6">
        <w:t xml:space="preserve"> 8/28</w:t>
      </w:r>
    </w:p>
    <w:p w14:paraId="6FAA3F5A" w14:textId="4D1EA7A5" w:rsidR="002F035C" w:rsidRPr="00DD2122" w:rsidRDefault="002F035C" w:rsidP="002F035C">
      <w:pPr>
        <w:pStyle w:val="ListParagraph"/>
        <w:numPr>
          <w:ilvl w:val="1"/>
          <w:numId w:val="5"/>
        </w:numPr>
      </w:pPr>
      <w:r w:rsidRPr="00DD2122">
        <w:t xml:space="preserve">Impure: </w:t>
      </w:r>
      <w:r w:rsidR="00DD2122" w:rsidRPr="00DD2122">
        <w:t>0, 2, 0, 0, 0, 0, 0, 0, 0, 0</w:t>
      </w:r>
      <w:r w:rsidR="002C4A95">
        <w:t xml:space="preserve"> =&gt;</w:t>
      </w:r>
      <w:r w:rsidR="009A08D6">
        <w:t xml:space="preserve"> 1/28</w:t>
      </w:r>
    </w:p>
    <w:p w14:paraId="3A74820B" w14:textId="16C3DAF4" w:rsidR="0007219B" w:rsidRPr="00DD2122" w:rsidRDefault="0007219B" w:rsidP="0007219B">
      <w:pPr>
        <w:pStyle w:val="ListParagraph"/>
        <w:numPr>
          <w:ilvl w:val="0"/>
          <w:numId w:val="5"/>
        </w:numPr>
      </w:pPr>
      <w:r>
        <w:t>REMMA</w:t>
      </w:r>
      <w:r w:rsidR="009211A5">
        <w:t>:</w:t>
      </w:r>
    </w:p>
    <w:p w14:paraId="22ADBD0F" w14:textId="411178AE" w:rsidR="0007219B" w:rsidRPr="00DD2122" w:rsidRDefault="0007219B" w:rsidP="0007219B">
      <w:pPr>
        <w:pStyle w:val="ListParagraph"/>
        <w:numPr>
          <w:ilvl w:val="1"/>
          <w:numId w:val="5"/>
        </w:numPr>
      </w:pPr>
      <w:r w:rsidRPr="00DD2122">
        <w:t xml:space="preserve">Interaction Alpha 1.25: </w:t>
      </w:r>
      <w:r w:rsidR="005F7B37">
        <w:t>0</w:t>
      </w:r>
      <w:r w:rsidR="003B306B" w:rsidRPr="003B306B">
        <w:t>, 0, 0, 0</w:t>
      </w:r>
      <w:r>
        <w:t xml:space="preserve">=&gt; </w:t>
      </w:r>
      <w:r w:rsidR="005F7B37">
        <w:t>0</w:t>
      </w:r>
      <w:r>
        <w:t>/6</w:t>
      </w:r>
    </w:p>
    <w:p w14:paraId="7E3AB2D9" w14:textId="6ADF658F" w:rsidR="0007219B" w:rsidRPr="00DD2122" w:rsidRDefault="0007219B" w:rsidP="0007219B">
      <w:pPr>
        <w:pStyle w:val="ListParagraph"/>
        <w:numPr>
          <w:ilvl w:val="1"/>
          <w:numId w:val="5"/>
        </w:numPr>
      </w:pPr>
      <w:r w:rsidRPr="00DD2122">
        <w:t xml:space="preserve">Interaction Alpha 1.5: </w:t>
      </w:r>
      <w:r w:rsidR="003B306B" w:rsidRPr="003B306B">
        <w:t xml:space="preserve">0, 0, </w:t>
      </w:r>
      <w:r w:rsidR="005F7B37">
        <w:t>0</w:t>
      </w:r>
      <w:r w:rsidR="003B306B" w:rsidRPr="003B306B">
        <w:t xml:space="preserve">, </w:t>
      </w:r>
      <w:r w:rsidR="005F7B37">
        <w:t>0</w:t>
      </w:r>
      <w:r>
        <w:t xml:space="preserve">=&gt; </w:t>
      </w:r>
      <w:r w:rsidR="005F7B37">
        <w:t>0</w:t>
      </w:r>
      <w:r>
        <w:t>/6</w:t>
      </w:r>
    </w:p>
    <w:p w14:paraId="2CEC3D33" w14:textId="69AE4EDF" w:rsidR="0007219B" w:rsidRPr="00DD2122" w:rsidRDefault="0007219B" w:rsidP="0007219B">
      <w:pPr>
        <w:pStyle w:val="ListParagraph"/>
        <w:numPr>
          <w:ilvl w:val="1"/>
          <w:numId w:val="5"/>
        </w:numPr>
      </w:pPr>
      <w:r w:rsidRPr="00DD2122">
        <w:t xml:space="preserve">Interaction Alpha 2: </w:t>
      </w:r>
      <w:r w:rsidR="005F7B37" w:rsidRPr="005F7B37">
        <w:t>0, 0, 883, 2343.12, 15, 305</w:t>
      </w:r>
      <w:r w:rsidR="005F7B37">
        <w:t xml:space="preserve"> </w:t>
      </w:r>
      <w:r>
        <w:t>=&gt; 5/22</w:t>
      </w:r>
    </w:p>
    <w:p w14:paraId="7DF4857F" w14:textId="516B5A26" w:rsidR="0007219B" w:rsidRPr="00DD2122" w:rsidRDefault="0007219B" w:rsidP="0007219B">
      <w:pPr>
        <w:pStyle w:val="ListParagraph"/>
        <w:numPr>
          <w:ilvl w:val="1"/>
          <w:numId w:val="5"/>
        </w:numPr>
      </w:pPr>
      <w:r w:rsidRPr="00DD2122">
        <w:t xml:space="preserve">Interaction Alpha 3: </w:t>
      </w:r>
      <w:r w:rsidR="005F7B37" w:rsidRPr="005F7B37">
        <w:t>0, 2, 0, 1788.875, 1, 621.5</w:t>
      </w:r>
      <w:r w:rsidR="005F7B37">
        <w:t xml:space="preserve"> </w:t>
      </w:r>
      <w:r>
        <w:t xml:space="preserve">=&gt; </w:t>
      </w:r>
      <w:r w:rsidR="003B306B">
        <w:t>5</w:t>
      </w:r>
      <w:r>
        <w:t>/22</w:t>
      </w:r>
    </w:p>
    <w:p w14:paraId="28B24D47" w14:textId="083077D7" w:rsidR="0007219B" w:rsidRPr="00DD2122" w:rsidRDefault="0007219B" w:rsidP="0007219B">
      <w:pPr>
        <w:pStyle w:val="ListParagraph"/>
        <w:numPr>
          <w:ilvl w:val="1"/>
          <w:numId w:val="5"/>
        </w:numPr>
      </w:pPr>
      <w:r w:rsidRPr="00DD2122">
        <w:t xml:space="preserve">Pure: </w:t>
      </w:r>
      <w:r w:rsidR="005F7B37" w:rsidRPr="005F7B37">
        <w:t>2343.125, 1788.875, 0, 0, 15, 1, 0, 0, 305, 621.5</w:t>
      </w:r>
      <w:r>
        <w:t xml:space="preserve">=&gt; </w:t>
      </w:r>
      <w:r w:rsidR="005F7B37">
        <w:t>8</w:t>
      </w:r>
      <w:r>
        <w:t>/28</w:t>
      </w:r>
    </w:p>
    <w:p w14:paraId="489DEFE8" w14:textId="3F9D4692" w:rsidR="005B6C92" w:rsidRDefault="0007219B" w:rsidP="005B6C92">
      <w:pPr>
        <w:pStyle w:val="ListParagraph"/>
        <w:numPr>
          <w:ilvl w:val="1"/>
          <w:numId w:val="5"/>
        </w:numPr>
      </w:pPr>
      <w:r w:rsidRPr="00DD2122">
        <w:t>Impure</w:t>
      </w:r>
      <w:r>
        <w:t xml:space="preserve">: </w:t>
      </w:r>
      <w:r w:rsidR="005F7B37" w:rsidRPr="005F7B37">
        <w:t>0, 0, 0, 0, 0, 2, 0, 0, 883, 0</w:t>
      </w:r>
      <w:r w:rsidR="005F7B37">
        <w:t xml:space="preserve"> </w:t>
      </w:r>
      <w:r>
        <w:t xml:space="preserve">=&gt; </w:t>
      </w:r>
      <w:r w:rsidR="005F7B37">
        <w:t>2</w:t>
      </w:r>
      <w:r>
        <w:t>/28</w:t>
      </w:r>
    </w:p>
    <w:p w14:paraId="67D7EECE" w14:textId="61F143BA" w:rsidR="00E35316" w:rsidRDefault="00E35316">
      <w:r>
        <w:br w:type="page"/>
      </w:r>
    </w:p>
    <w:p w14:paraId="6AEF2A7C" w14:textId="7C1509A4" w:rsidR="00B2181F" w:rsidRDefault="00B2181F" w:rsidP="00B2181F">
      <w:pPr>
        <w:pStyle w:val="Heading1"/>
      </w:pPr>
      <w:bookmarkStart w:id="5" w:name="_Toc196863676"/>
      <w:r w:rsidRPr="00B1308E">
        <w:lastRenderedPageBreak/>
        <w:t xml:space="preserve">SECTION </w:t>
      </w:r>
      <w:r w:rsidR="00BB1B8F">
        <w:t>6</w:t>
      </w:r>
      <w:r w:rsidRPr="00B1308E">
        <w:t xml:space="preserve"> </w:t>
      </w:r>
      <w:r>
        <w:t>DOMINANT</w:t>
      </w:r>
      <w:r w:rsidRPr="00B1308E">
        <w:t xml:space="preserve"> PURITY, INTERACTION ALPHA IMPACT</w:t>
      </w:r>
      <w:bookmarkEnd w:id="5"/>
    </w:p>
    <w:p w14:paraId="70B2C3B1" w14:textId="315FF66C" w:rsidR="00583E9F" w:rsidRPr="007A6FF2" w:rsidRDefault="00583E9F" w:rsidP="00583E9F">
      <w:r>
        <w:t xml:space="preserve">All average true positive positions in this section are penalized. Only </w:t>
      </w:r>
      <w:r w:rsidR="00407B4F">
        <w:t>dominant</w:t>
      </w:r>
      <w:r>
        <w:t xml:space="preserve"> datasets are considered. Zero indicates no true positives were detected. </w:t>
      </w:r>
    </w:p>
    <w:p w14:paraId="74A20453" w14:textId="77777777" w:rsidR="00154B8B" w:rsidRDefault="00154B8B" w:rsidP="00154B8B">
      <w:pPr>
        <w:pStyle w:val="ListParagraph"/>
        <w:numPr>
          <w:ilvl w:val="0"/>
          <w:numId w:val="5"/>
        </w:numPr>
      </w:pPr>
      <w:r>
        <w:t>EpiSNP:</w:t>
      </w:r>
    </w:p>
    <w:p w14:paraId="068CE28F" w14:textId="77777777" w:rsidR="00154B8B" w:rsidRDefault="00154B8B" w:rsidP="00154B8B">
      <w:pPr>
        <w:pStyle w:val="ListParagraph"/>
        <w:numPr>
          <w:ilvl w:val="1"/>
          <w:numId w:val="5"/>
        </w:numPr>
      </w:pPr>
      <w:r>
        <w:t>Interaction Alpha 8: 0,0,0,0 =&gt;0/6</w:t>
      </w:r>
    </w:p>
    <w:p w14:paraId="65DC4BE8" w14:textId="77777777" w:rsidR="00154B8B" w:rsidRPr="006A139F" w:rsidRDefault="00154B8B" w:rsidP="00154B8B">
      <w:pPr>
        <w:pStyle w:val="ListParagraph"/>
        <w:numPr>
          <w:ilvl w:val="1"/>
          <w:numId w:val="5"/>
        </w:numPr>
      </w:pPr>
      <w:r>
        <w:t>Interaction Alpha 16: 0,0,0,0 =&gt;0/6</w:t>
      </w:r>
    </w:p>
    <w:p w14:paraId="4F58F9D1" w14:textId="77777777" w:rsidR="00154B8B" w:rsidRPr="006A139F" w:rsidRDefault="00154B8B" w:rsidP="00154B8B">
      <w:pPr>
        <w:pStyle w:val="ListParagraph"/>
        <w:numPr>
          <w:ilvl w:val="1"/>
          <w:numId w:val="5"/>
        </w:numPr>
      </w:pPr>
      <w:r w:rsidRPr="006A139F">
        <w:t xml:space="preserve">Pure: </w:t>
      </w:r>
      <w:r>
        <w:t>0,0,0,0 =&gt;0/6</w:t>
      </w:r>
    </w:p>
    <w:p w14:paraId="61EDA363" w14:textId="14112F1E" w:rsidR="00154B8B" w:rsidRDefault="00154B8B" w:rsidP="00154B8B">
      <w:pPr>
        <w:pStyle w:val="ListParagraph"/>
        <w:numPr>
          <w:ilvl w:val="1"/>
          <w:numId w:val="5"/>
        </w:numPr>
      </w:pPr>
      <w:r w:rsidRPr="006A139F">
        <w:t xml:space="preserve">Impure: </w:t>
      </w:r>
      <w:r>
        <w:t>0,0,0,0 =&gt;0/6</w:t>
      </w:r>
    </w:p>
    <w:p w14:paraId="06A31B4F" w14:textId="006E8D71" w:rsidR="00583E9F" w:rsidRDefault="00583E9F" w:rsidP="00583E9F">
      <w:pPr>
        <w:pStyle w:val="ListParagraph"/>
        <w:numPr>
          <w:ilvl w:val="0"/>
          <w:numId w:val="5"/>
        </w:numPr>
      </w:pPr>
      <w:r>
        <w:t>Matrix Epistasis</w:t>
      </w:r>
      <w:r w:rsidR="00154B8B">
        <w:t>:</w:t>
      </w:r>
    </w:p>
    <w:p w14:paraId="3A5B56EE" w14:textId="5086979E" w:rsidR="00583E9F" w:rsidRDefault="00583E9F" w:rsidP="00583E9F">
      <w:pPr>
        <w:pStyle w:val="ListParagraph"/>
        <w:numPr>
          <w:ilvl w:val="1"/>
          <w:numId w:val="5"/>
        </w:numPr>
      </w:pPr>
      <w:r>
        <w:t xml:space="preserve">Interaction Alpha 8: </w:t>
      </w:r>
      <w:r w:rsidR="00475FC8">
        <w:t>1, 1.5, 1, 1.5</w:t>
      </w:r>
      <w:r w:rsidR="002C4A95">
        <w:t xml:space="preserve"> =&gt;</w:t>
      </w:r>
      <w:r w:rsidR="003F1732">
        <w:t xml:space="preserve"> </w:t>
      </w:r>
      <w:r w:rsidR="00944B7D">
        <w:t>6/6</w:t>
      </w:r>
    </w:p>
    <w:p w14:paraId="5D22A8E6" w14:textId="777085E7" w:rsidR="00583E9F" w:rsidRDefault="00583E9F" w:rsidP="00583E9F">
      <w:pPr>
        <w:pStyle w:val="ListParagraph"/>
        <w:numPr>
          <w:ilvl w:val="1"/>
          <w:numId w:val="5"/>
        </w:numPr>
      </w:pPr>
      <w:r>
        <w:t xml:space="preserve">Interaction Alpha 16: </w:t>
      </w:r>
      <w:r w:rsidR="00475FC8">
        <w:t>1, 1.5, 1, 1.5</w:t>
      </w:r>
      <w:r w:rsidR="002C4A95">
        <w:t xml:space="preserve"> =&gt;</w:t>
      </w:r>
      <w:r w:rsidR="00944B7D">
        <w:t xml:space="preserve"> 6/6</w:t>
      </w:r>
    </w:p>
    <w:p w14:paraId="15B6617D" w14:textId="2A7EF226" w:rsidR="00583E9F" w:rsidRDefault="00583E9F" w:rsidP="00583E9F">
      <w:pPr>
        <w:pStyle w:val="ListParagraph"/>
        <w:numPr>
          <w:ilvl w:val="1"/>
          <w:numId w:val="5"/>
        </w:numPr>
      </w:pPr>
      <w:r>
        <w:t xml:space="preserve">Pure: </w:t>
      </w:r>
      <w:r w:rsidR="00475FC8">
        <w:t>1, 1, 1.5, 1.5</w:t>
      </w:r>
      <w:r w:rsidR="002C4A95">
        <w:t xml:space="preserve"> =&gt;</w:t>
      </w:r>
      <w:r w:rsidR="00177518">
        <w:t xml:space="preserve"> 6/6</w:t>
      </w:r>
    </w:p>
    <w:p w14:paraId="10C6BB66" w14:textId="0979969C" w:rsidR="00583E9F" w:rsidRDefault="00583E9F" w:rsidP="00583E9F">
      <w:pPr>
        <w:pStyle w:val="ListParagraph"/>
        <w:numPr>
          <w:ilvl w:val="1"/>
          <w:numId w:val="5"/>
        </w:numPr>
      </w:pPr>
      <w:r>
        <w:t>Impure</w:t>
      </w:r>
      <w:r w:rsidRPr="00E55ADD">
        <w:t xml:space="preserve">: </w:t>
      </w:r>
      <w:r w:rsidR="00475FC8">
        <w:t>1, 1, 1.5, 1.5</w:t>
      </w:r>
      <w:r w:rsidR="002C4A95">
        <w:t xml:space="preserve"> =&gt;</w:t>
      </w:r>
      <w:r w:rsidR="00177518">
        <w:t xml:space="preserve"> 6/6</w:t>
      </w:r>
    </w:p>
    <w:p w14:paraId="71D222E5" w14:textId="77777777" w:rsidR="00154B8B" w:rsidRDefault="00154B8B" w:rsidP="00154B8B">
      <w:pPr>
        <w:pStyle w:val="ListParagraph"/>
        <w:numPr>
          <w:ilvl w:val="0"/>
          <w:numId w:val="5"/>
        </w:numPr>
      </w:pPr>
      <w:r>
        <w:t>MDR (discretized):</w:t>
      </w:r>
    </w:p>
    <w:p w14:paraId="25919AC3" w14:textId="77777777" w:rsidR="00154B8B" w:rsidRDefault="00154B8B" w:rsidP="00154B8B">
      <w:pPr>
        <w:pStyle w:val="ListParagraph"/>
        <w:numPr>
          <w:ilvl w:val="1"/>
          <w:numId w:val="5"/>
        </w:numPr>
      </w:pPr>
      <w:r>
        <w:t>Interaction Alpha 8: 0, 0, 1, 254 =&gt; 2/6</w:t>
      </w:r>
    </w:p>
    <w:p w14:paraId="5DEAF026" w14:textId="77777777" w:rsidR="00154B8B" w:rsidRPr="006A139F" w:rsidRDefault="00154B8B" w:rsidP="00154B8B">
      <w:pPr>
        <w:pStyle w:val="ListParagraph"/>
        <w:numPr>
          <w:ilvl w:val="1"/>
          <w:numId w:val="5"/>
        </w:numPr>
      </w:pPr>
      <w:r>
        <w:t>Interaction Alpha 16: 1, 341, 1, 476 =&gt; 4/6</w:t>
      </w:r>
    </w:p>
    <w:p w14:paraId="190BBC52" w14:textId="77777777" w:rsidR="00154B8B" w:rsidRPr="006A139F" w:rsidRDefault="00154B8B" w:rsidP="00154B8B">
      <w:pPr>
        <w:pStyle w:val="ListParagraph"/>
        <w:numPr>
          <w:ilvl w:val="1"/>
          <w:numId w:val="5"/>
        </w:numPr>
      </w:pPr>
      <w:r w:rsidRPr="006A139F">
        <w:t xml:space="preserve">Pure: </w:t>
      </w:r>
      <w:r>
        <w:t>1, 1, 254, 476 =&gt; 4/6</w:t>
      </w:r>
    </w:p>
    <w:p w14:paraId="2A7FDCDA" w14:textId="7E3EEF7D" w:rsidR="00154B8B" w:rsidRDefault="00154B8B" w:rsidP="00154B8B">
      <w:pPr>
        <w:pStyle w:val="ListParagraph"/>
        <w:numPr>
          <w:ilvl w:val="1"/>
          <w:numId w:val="5"/>
        </w:numPr>
      </w:pPr>
      <w:r w:rsidRPr="006A139F">
        <w:t xml:space="preserve">Impure: </w:t>
      </w:r>
      <w:r>
        <w:t>0, 1, 0, 341 =&gt; 2/6</w:t>
      </w:r>
    </w:p>
    <w:p w14:paraId="2F9131B8" w14:textId="77777777" w:rsidR="00154B8B" w:rsidRDefault="00154B8B" w:rsidP="00154B8B">
      <w:pPr>
        <w:pStyle w:val="ListParagraph"/>
        <w:numPr>
          <w:ilvl w:val="0"/>
          <w:numId w:val="5"/>
        </w:numPr>
      </w:pPr>
      <w:r>
        <w:t>MIDESP:</w:t>
      </w:r>
    </w:p>
    <w:p w14:paraId="702D297F" w14:textId="77777777" w:rsidR="00154B8B" w:rsidRDefault="00154B8B" w:rsidP="00154B8B">
      <w:pPr>
        <w:pStyle w:val="ListParagraph"/>
        <w:numPr>
          <w:ilvl w:val="1"/>
          <w:numId w:val="5"/>
        </w:numPr>
      </w:pPr>
      <w:r>
        <w:t>Interaction Alpha 8: 0, 1871.5, 1, 0 =&gt; 3/6</w:t>
      </w:r>
    </w:p>
    <w:p w14:paraId="0F9DDC2F" w14:textId="77777777" w:rsidR="00154B8B" w:rsidRDefault="00154B8B" w:rsidP="00154B8B">
      <w:pPr>
        <w:pStyle w:val="ListParagraph"/>
        <w:numPr>
          <w:ilvl w:val="1"/>
          <w:numId w:val="5"/>
        </w:numPr>
      </w:pPr>
      <w:r>
        <w:t>Interaction Alpha 16: 0, 0, 1, 0 =&gt; 1/6</w:t>
      </w:r>
    </w:p>
    <w:p w14:paraId="3614B20B" w14:textId="77777777" w:rsidR="00154B8B" w:rsidRDefault="00154B8B" w:rsidP="00154B8B">
      <w:pPr>
        <w:pStyle w:val="ListParagraph"/>
        <w:numPr>
          <w:ilvl w:val="1"/>
          <w:numId w:val="5"/>
        </w:numPr>
      </w:pPr>
      <w:r>
        <w:t>Pure: 1, 1, 0, 0 =&gt; 2/6</w:t>
      </w:r>
    </w:p>
    <w:p w14:paraId="63391053" w14:textId="15FB619F" w:rsidR="00154B8B" w:rsidRDefault="00154B8B" w:rsidP="00154B8B">
      <w:pPr>
        <w:pStyle w:val="ListParagraph"/>
        <w:numPr>
          <w:ilvl w:val="1"/>
          <w:numId w:val="5"/>
        </w:numPr>
      </w:pPr>
      <w:r>
        <w:t>Impure: 0, 0, 0, 1871.5 =&gt; 2/6</w:t>
      </w:r>
    </w:p>
    <w:p w14:paraId="0EECD977" w14:textId="77777777" w:rsidR="00154B8B" w:rsidRDefault="00154B8B" w:rsidP="00154B8B">
      <w:pPr>
        <w:pStyle w:val="ListParagraph"/>
        <w:numPr>
          <w:ilvl w:val="0"/>
          <w:numId w:val="5"/>
        </w:numPr>
      </w:pPr>
      <w:r>
        <w:t xml:space="preserve">Plink BOOST (discretized): </w:t>
      </w:r>
    </w:p>
    <w:p w14:paraId="2F5F7563" w14:textId="77777777" w:rsidR="00154B8B" w:rsidRDefault="00154B8B" w:rsidP="00154B8B">
      <w:pPr>
        <w:pStyle w:val="ListParagraph"/>
        <w:numPr>
          <w:ilvl w:val="1"/>
          <w:numId w:val="5"/>
        </w:numPr>
      </w:pPr>
      <w:r>
        <w:t>Interaction Alpha 8: 0, 1.5, 0, 1.5 =&gt; 2/6</w:t>
      </w:r>
    </w:p>
    <w:p w14:paraId="7C27118E" w14:textId="77777777" w:rsidR="00154B8B" w:rsidRPr="006A139F" w:rsidRDefault="00154B8B" w:rsidP="00154B8B">
      <w:pPr>
        <w:pStyle w:val="ListParagraph"/>
        <w:numPr>
          <w:ilvl w:val="1"/>
          <w:numId w:val="5"/>
        </w:numPr>
      </w:pPr>
      <w:r>
        <w:t>Interaction Alpha 16: 0, 1.5, 0, 0 =&gt; 1/6</w:t>
      </w:r>
    </w:p>
    <w:p w14:paraId="01D97671" w14:textId="77777777" w:rsidR="00154B8B" w:rsidRPr="006A139F" w:rsidRDefault="00154B8B" w:rsidP="00154B8B">
      <w:pPr>
        <w:pStyle w:val="ListParagraph"/>
        <w:numPr>
          <w:ilvl w:val="1"/>
          <w:numId w:val="5"/>
        </w:numPr>
      </w:pPr>
      <w:r w:rsidRPr="006A139F">
        <w:t xml:space="preserve">Pure: </w:t>
      </w:r>
      <w:r>
        <w:t>0, 0, 1.5, 0 =&gt; 1/6</w:t>
      </w:r>
    </w:p>
    <w:p w14:paraId="5136C652" w14:textId="32DF2857" w:rsidR="00154B8B" w:rsidRDefault="00154B8B" w:rsidP="00154B8B">
      <w:pPr>
        <w:pStyle w:val="ListParagraph"/>
        <w:numPr>
          <w:ilvl w:val="1"/>
          <w:numId w:val="5"/>
        </w:numPr>
      </w:pPr>
      <w:r w:rsidRPr="006A139F">
        <w:t xml:space="preserve">Impure: </w:t>
      </w:r>
      <w:r>
        <w:t>0, 0, 1.5, 1.5 =&gt; 2/6</w:t>
      </w:r>
    </w:p>
    <w:p w14:paraId="330FFA5E" w14:textId="245F8B45" w:rsidR="00583E9F" w:rsidRDefault="00583E9F" w:rsidP="00583E9F">
      <w:pPr>
        <w:pStyle w:val="ListParagraph"/>
        <w:numPr>
          <w:ilvl w:val="0"/>
          <w:numId w:val="5"/>
        </w:numPr>
      </w:pPr>
      <w:r>
        <w:t>Plink Epistasis</w:t>
      </w:r>
      <w:r w:rsidR="00154B8B">
        <w:t>:</w:t>
      </w:r>
    </w:p>
    <w:p w14:paraId="0704B87A" w14:textId="1D3A5706" w:rsidR="00583E9F" w:rsidRDefault="00583E9F" w:rsidP="00583E9F">
      <w:pPr>
        <w:pStyle w:val="ListParagraph"/>
        <w:numPr>
          <w:ilvl w:val="1"/>
          <w:numId w:val="5"/>
        </w:numPr>
      </w:pPr>
      <w:r>
        <w:t xml:space="preserve">Interaction Alpha 8: </w:t>
      </w:r>
      <w:r w:rsidR="00780361">
        <w:t>1, 1.5, 1, 1.5</w:t>
      </w:r>
      <w:r w:rsidR="002C4A95">
        <w:t xml:space="preserve"> =&gt;</w:t>
      </w:r>
      <w:r w:rsidR="00944B7D">
        <w:t xml:space="preserve"> </w:t>
      </w:r>
      <w:r w:rsidR="00177518">
        <w:t>6/6</w:t>
      </w:r>
    </w:p>
    <w:p w14:paraId="5B25C901" w14:textId="0A13AEB8" w:rsidR="00583E9F" w:rsidRPr="006A139F" w:rsidRDefault="00583E9F" w:rsidP="00583E9F">
      <w:pPr>
        <w:pStyle w:val="ListParagraph"/>
        <w:numPr>
          <w:ilvl w:val="1"/>
          <w:numId w:val="5"/>
        </w:numPr>
      </w:pPr>
      <w:r>
        <w:t>Interaction Alpha 16:</w:t>
      </w:r>
      <w:r w:rsidR="00780361">
        <w:t xml:space="preserve"> 1, 1.5, 1, 1.5</w:t>
      </w:r>
      <w:r w:rsidR="002C4A95">
        <w:t xml:space="preserve"> =&gt;</w:t>
      </w:r>
      <w:r w:rsidR="00177518">
        <w:t xml:space="preserve"> 6/6</w:t>
      </w:r>
    </w:p>
    <w:p w14:paraId="539D1D67" w14:textId="2E677577" w:rsidR="00583E9F" w:rsidRPr="006A139F" w:rsidRDefault="00583E9F" w:rsidP="00583E9F">
      <w:pPr>
        <w:pStyle w:val="ListParagraph"/>
        <w:numPr>
          <w:ilvl w:val="1"/>
          <w:numId w:val="5"/>
        </w:numPr>
      </w:pPr>
      <w:r w:rsidRPr="006A139F">
        <w:t xml:space="preserve">Pure: </w:t>
      </w:r>
      <w:r w:rsidR="00780361">
        <w:t>1, 1, 1.5, 1.5</w:t>
      </w:r>
      <w:r w:rsidR="002C4A95">
        <w:t xml:space="preserve"> =&gt;</w:t>
      </w:r>
      <w:r w:rsidR="00944B7D">
        <w:t>6/6</w:t>
      </w:r>
    </w:p>
    <w:p w14:paraId="4D7DE3CA" w14:textId="7176EFD6" w:rsidR="00583E9F" w:rsidRDefault="00583E9F" w:rsidP="00583E9F">
      <w:pPr>
        <w:pStyle w:val="ListParagraph"/>
        <w:numPr>
          <w:ilvl w:val="1"/>
          <w:numId w:val="5"/>
        </w:numPr>
      </w:pPr>
      <w:r w:rsidRPr="006A139F">
        <w:t xml:space="preserve">Impure: </w:t>
      </w:r>
      <w:r w:rsidR="00780361">
        <w:t>1, 1, 1.5, 1.5</w:t>
      </w:r>
      <w:r w:rsidR="002C4A95">
        <w:t xml:space="preserve"> =&gt;</w:t>
      </w:r>
      <w:r w:rsidR="00944B7D">
        <w:t>6/6</w:t>
      </w:r>
    </w:p>
    <w:p w14:paraId="5C870C43" w14:textId="347C6C9D" w:rsidR="002F035C" w:rsidRDefault="002F035C" w:rsidP="002F035C">
      <w:pPr>
        <w:pStyle w:val="ListParagraph"/>
        <w:numPr>
          <w:ilvl w:val="0"/>
          <w:numId w:val="5"/>
        </w:numPr>
      </w:pPr>
      <w:r>
        <w:t>QMDR</w:t>
      </w:r>
      <w:r w:rsidR="00154B8B">
        <w:t>:</w:t>
      </w:r>
    </w:p>
    <w:p w14:paraId="685FDEFA" w14:textId="0A5578B8" w:rsidR="006B52FB" w:rsidRDefault="006B52FB" w:rsidP="006B52FB">
      <w:pPr>
        <w:pStyle w:val="ListParagraph"/>
        <w:numPr>
          <w:ilvl w:val="1"/>
          <w:numId w:val="5"/>
        </w:numPr>
      </w:pPr>
      <w:r>
        <w:t xml:space="preserve">Interaction Alpha 8: </w:t>
      </w:r>
      <w:r w:rsidR="007B72E5">
        <w:t>1, 0, 1, 1.5</w:t>
      </w:r>
      <w:r w:rsidR="002C4A95">
        <w:t xml:space="preserve"> =&gt;</w:t>
      </w:r>
      <w:r w:rsidR="008E45A3">
        <w:t xml:space="preserve"> 4/6</w:t>
      </w:r>
    </w:p>
    <w:p w14:paraId="40F9FC5B" w14:textId="053DC3A6" w:rsidR="006B52FB" w:rsidRPr="006A139F" w:rsidRDefault="006B52FB" w:rsidP="006B52FB">
      <w:pPr>
        <w:pStyle w:val="ListParagraph"/>
        <w:numPr>
          <w:ilvl w:val="1"/>
          <w:numId w:val="5"/>
        </w:numPr>
      </w:pPr>
      <w:r>
        <w:t xml:space="preserve">Interaction Alpha 16: </w:t>
      </w:r>
      <w:r w:rsidR="007B72E5">
        <w:t>2, 0, 1, 251</w:t>
      </w:r>
      <w:r w:rsidR="002C4A95">
        <w:t xml:space="preserve"> =&gt;</w:t>
      </w:r>
      <w:r w:rsidR="008E45A3">
        <w:t xml:space="preserve"> 3/6</w:t>
      </w:r>
    </w:p>
    <w:p w14:paraId="5152F93D" w14:textId="7127751D" w:rsidR="006B52FB" w:rsidRPr="006A139F" w:rsidRDefault="006B52FB" w:rsidP="006B52FB">
      <w:pPr>
        <w:pStyle w:val="ListParagraph"/>
        <w:numPr>
          <w:ilvl w:val="1"/>
          <w:numId w:val="5"/>
        </w:numPr>
      </w:pPr>
      <w:r w:rsidRPr="006A139F">
        <w:t xml:space="preserve">Pure: </w:t>
      </w:r>
      <w:r w:rsidR="007B72E5">
        <w:t>1, 1, 1.5, 251</w:t>
      </w:r>
      <w:r w:rsidR="002C4A95">
        <w:t xml:space="preserve"> =&gt;</w:t>
      </w:r>
      <w:r w:rsidR="008E45A3">
        <w:t xml:space="preserve"> 5/6</w:t>
      </w:r>
    </w:p>
    <w:p w14:paraId="77306C41" w14:textId="0BBDCBD5" w:rsidR="006B52FB" w:rsidRDefault="006B52FB" w:rsidP="006B52FB">
      <w:pPr>
        <w:pStyle w:val="ListParagraph"/>
        <w:numPr>
          <w:ilvl w:val="1"/>
          <w:numId w:val="5"/>
        </w:numPr>
      </w:pPr>
      <w:r w:rsidRPr="006A139F">
        <w:t xml:space="preserve">Impure: </w:t>
      </w:r>
      <w:r w:rsidR="007B72E5">
        <w:t>1, 2, 0, 0</w:t>
      </w:r>
      <w:r w:rsidR="002C4A95">
        <w:t xml:space="preserve"> =&gt;</w:t>
      </w:r>
      <w:r w:rsidR="008E45A3">
        <w:t xml:space="preserve"> 2/6</w:t>
      </w:r>
    </w:p>
    <w:p w14:paraId="14E3F2B6" w14:textId="04B0C763" w:rsidR="00E67576" w:rsidRDefault="00E67576" w:rsidP="00E67576">
      <w:pPr>
        <w:pStyle w:val="ListParagraph"/>
        <w:numPr>
          <w:ilvl w:val="0"/>
          <w:numId w:val="5"/>
        </w:numPr>
      </w:pPr>
      <w:r>
        <w:t>REMMA</w:t>
      </w:r>
      <w:r w:rsidR="00154B8B">
        <w:t>:</w:t>
      </w:r>
    </w:p>
    <w:p w14:paraId="06052599" w14:textId="5B57EA79" w:rsidR="00E67576" w:rsidRDefault="00E67576" w:rsidP="00E67576">
      <w:pPr>
        <w:pStyle w:val="ListParagraph"/>
        <w:numPr>
          <w:ilvl w:val="1"/>
          <w:numId w:val="5"/>
        </w:numPr>
      </w:pPr>
      <w:r>
        <w:t xml:space="preserve">Interaction Alpha 8: </w:t>
      </w:r>
      <w:r w:rsidR="005F7B37">
        <w:t>1</w:t>
      </w:r>
      <w:r w:rsidR="003B306B" w:rsidRPr="003B306B">
        <w:t>, 3, 1, 2</w:t>
      </w:r>
      <w:r>
        <w:t xml:space="preserve"> =&gt; 6/6</w:t>
      </w:r>
    </w:p>
    <w:p w14:paraId="0E7FFFEE" w14:textId="43AF0ED0" w:rsidR="00E67576" w:rsidRDefault="00E67576" w:rsidP="00E67576">
      <w:pPr>
        <w:pStyle w:val="ListParagraph"/>
        <w:numPr>
          <w:ilvl w:val="1"/>
          <w:numId w:val="5"/>
        </w:numPr>
      </w:pPr>
      <w:r>
        <w:t xml:space="preserve">Interaction Alpha 16: </w:t>
      </w:r>
      <w:r w:rsidR="003B306B" w:rsidRPr="003B306B">
        <w:t>1, 2, 1, 2</w:t>
      </w:r>
      <w:r>
        <w:t xml:space="preserve"> =&gt; 6/6</w:t>
      </w:r>
    </w:p>
    <w:p w14:paraId="5F89FA6B" w14:textId="1C577096" w:rsidR="00E67576" w:rsidRDefault="00E67576" w:rsidP="00E67576">
      <w:pPr>
        <w:pStyle w:val="ListParagraph"/>
        <w:numPr>
          <w:ilvl w:val="1"/>
          <w:numId w:val="5"/>
        </w:numPr>
      </w:pPr>
      <w:r>
        <w:t xml:space="preserve">Pure: </w:t>
      </w:r>
      <w:r w:rsidR="003B306B" w:rsidRPr="003B306B">
        <w:t>1, 1, 2, 2</w:t>
      </w:r>
      <w:r>
        <w:t xml:space="preserve"> =&gt; 6/6</w:t>
      </w:r>
    </w:p>
    <w:p w14:paraId="4B58B41C" w14:textId="2FE46879" w:rsidR="00E67576" w:rsidRDefault="00E67576" w:rsidP="00E67576">
      <w:pPr>
        <w:pStyle w:val="ListParagraph"/>
        <w:numPr>
          <w:ilvl w:val="1"/>
          <w:numId w:val="5"/>
        </w:numPr>
      </w:pPr>
      <w:r>
        <w:t>Impure</w:t>
      </w:r>
      <w:r w:rsidRPr="00E55ADD">
        <w:t xml:space="preserve">: </w:t>
      </w:r>
      <w:r w:rsidR="003B306B" w:rsidRPr="003B306B">
        <w:t>1, 2, 2, 3</w:t>
      </w:r>
      <w:r>
        <w:t xml:space="preserve"> =&gt; 6/6</w:t>
      </w:r>
    </w:p>
    <w:p w14:paraId="0B0526FC" w14:textId="3648085A" w:rsidR="00E35316" w:rsidRDefault="00E35316" w:rsidP="001E301D">
      <w:pPr>
        <w:pStyle w:val="Heading1"/>
      </w:pPr>
      <w:bookmarkStart w:id="6" w:name="_Toc196863677"/>
      <w:r w:rsidRPr="00B1308E">
        <w:lastRenderedPageBreak/>
        <w:t xml:space="preserve">SECTION </w:t>
      </w:r>
      <w:r w:rsidR="00BB1B8F">
        <w:t>7</w:t>
      </w:r>
      <w:r w:rsidRPr="00B1308E">
        <w:t xml:space="preserve"> </w:t>
      </w:r>
      <w:r>
        <w:t>RECESSIVE</w:t>
      </w:r>
      <w:r w:rsidRPr="00B1308E">
        <w:t xml:space="preserve"> PURITY, INTERACTION ALPHA IMPACT</w:t>
      </w:r>
      <w:bookmarkEnd w:id="6"/>
    </w:p>
    <w:p w14:paraId="2190268A" w14:textId="71E88DAC" w:rsidR="007A6FF2" w:rsidRPr="007A6FF2" w:rsidRDefault="007A6FF2" w:rsidP="00E35316">
      <w:r>
        <w:t xml:space="preserve">All average true positive positions in this section are penalized. Only </w:t>
      </w:r>
      <w:r w:rsidR="006800F6">
        <w:t>recessive</w:t>
      </w:r>
      <w:r>
        <w:t xml:space="preserve"> datasets are considered. Zero indicates no true positives were detected. </w:t>
      </w:r>
    </w:p>
    <w:p w14:paraId="68480FBF" w14:textId="77777777" w:rsidR="00154B8B" w:rsidRDefault="00154B8B" w:rsidP="00154B8B">
      <w:pPr>
        <w:pStyle w:val="ListParagraph"/>
        <w:numPr>
          <w:ilvl w:val="0"/>
          <w:numId w:val="5"/>
        </w:numPr>
      </w:pPr>
      <w:r>
        <w:t>EpiSNP:</w:t>
      </w:r>
    </w:p>
    <w:p w14:paraId="2F9107BA" w14:textId="77777777" w:rsidR="00154B8B" w:rsidRDefault="00154B8B" w:rsidP="00154B8B">
      <w:pPr>
        <w:pStyle w:val="ListParagraph"/>
        <w:numPr>
          <w:ilvl w:val="1"/>
          <w:numId w:val="5"/>
        </w:numPr>
      </w:pPr>
      <w:r>
        <w:t>Interaction Alpha 8: 0, 8, 342, 1492.5 =&gt; 4/6</w:t>
      </w:r>
    </w:p>
    <w:p w14:paraId="69E24648" w14:textId="77777777" w:rsidR="00154B8B" w:rsidRPr="006A139F" w:rsidRDefault="00154B8B" w:rsidP="00154B8B">
      <w:pPr>
        <w:pStyle w:val="ListParagraph"/>
        <w:numPr>
          <w:ilvl w:val="1"/>
          <w:numId w:val="5"/>
        </w:numPr>
      </w:pPr>
      <w:r>
        <w:t>Interaction Alpha 16: 0, 61, 126.5, 973.5 =&gt; 4/6</w:t>
      </w:r>
    </w:p>
    <w:p w14:paraId="28AF1E96" w14:textId="77777777" w:rsidR="00154B8B" w:rsidRPr="006A139F" w:rsidRDefault="00154B8B" w:rsidP="00154B8B">
      <w:pPr>
        <w:pStyle w:val="ListParagraph"/>
        <w:numPr>
          <w:ilvl w:val="1"/>
          <w:numId w:val="5"/>
        </w:numPr>
      </w:pPr>
      <w:r w:rsidRPr="006A139F">
        <w:t xml:space="preserve">Pure: </w:t>
      </w:r>
      <w:r>
        <w:t>8, 61, 126.5, 342 =&gt; 6/6</w:t>
      </w:r>
    </w:p>
    <w:p w14:paraId="0217DB63" w14:textId="4595E57A" w:rsidR="00154B8B" w:rsidRDefault="00154B8B" w:rsidP="00154B8B">
      <w:pPr>
        <w:pStyle w:val="ListParagraph"/>
        <w:numPr>
          <w:ilvl w:val="1"/>
          <w:numId w:val="5"/>
        </w:numPr>
      </w:pPr>
      <w:r w:rsidRPr="006A139F">
        <w:t xml:space="preserve">Impure: </w:t>
      </w:r>
      <w:r>
        <w:t>0, 0, 973.5, 1492.5 =&gt; 2/6</w:t>
      </w:r>
    </w:p>
    <w:p w14:paraId="0D098F3C" w14:textId="5257B865" w:rsidR="00CF1473" w:rsidRDefault="00CF1473" w:rsidP="00CF1473">
      <w:pPr>
        <w:pStyle w:val="ListParagraph"/>
        <w:numPr>
          <w:ilvl w:val="0"/>
          <w:numId w:val="5"/>
        </w:numPr>
      </w:pPr>
      <w:r>
        <w:t>Matrix Epistasis</w:t>
      </w:r>
      <w:r w:rsidR="00154B8B">
        <w:t>:</w:t>
      </w:r>
    </w:p>
    <w:p w14:paraId="1F3A7EED" w14:textId="723A1BCC" w:rsidR="00CF1473" w:rsidRDefault="00CF1473" w:rsidP="00CF1473">
      <w:pPr>
        <w:pStyle w:val="ListParagraph"/>
        <w:numPr>
          <w:ilvl w:val="1"/>
          <w:numId w:val="5"/>
        </w:numPr>
      </w:pPr>
      <w:r>
        <w:t>Interaction Alpha 8:</w:t>
      </w:r>
      <w:r w:rsidR="003D4474">
        <w:t xml:space="preserve"> </w:t>
      </w:r>
      <w:r w:rsidR="006460FB">
        <w:t xml:space="preserve">0, </w:t>
      </w:r>
      <w:r w:rsidR="00435076">
        <w:t>766</w:t>
      </w:r>
      <w:r w:rsidR="006460FB">
        <w:t>, 192, 3</w:t>
      </w:r>
      <w:r w:rsidR="00435076">
        <w:t>33</w:t>
      </w:r>
      <w:r w:rsidR="006460FB">
        <w:t>.5</w:t>
      </w:r>
      <w:r w:rsidR="002C4A95">
        <w:t xml:space="preserve"> =&gt;</w:t>
      </w:r>
      <w:r w:rsidR="00944B7D">
        <w:t xml:space="preserve"> 3/6</w:t>
      </w:r>
    </w:p>
    <w:p w14:paraId="182359D8" w14:textId="494F8E47" w:rsidR="00CF1473" w:rsidRDefault="00CF1473" w:rsidP="00CF1473">
      <w:pPr>
        <w:pStyle w:val="ListParagraph"/>
        <w:numPr>
          <w:ilvl w:val="1"/>
          <w:numId w:val="5"/>
        </w:numPr>
      </w:pPr>
      <w:r>
        <w:t>Interaction Alpha 16:</w:t>
      </w:r>
      <w:r w:rsidR="003D4474">
        <w:t xml:space="preserve"> </w:t>
      </w:r>
      <w:r w:rsidR="006460FB">
        <w:t xml:space="preserve">0, </w:t>
      </w:r>
      <w:r w:rsidR="00435076">
        <w:t>734</w:t>
      </w:r>
      <w:r w:rsidR="006460FB">
        <w:t xml:space="preserve">.5, 149, </w:t>
      </w:r>
      <w:r w:rsidR="00435076">
        <w:t>309</w:t>
      </w:r>
      <w:r w:rsidR="002C4A95">
        <w:t xml:space="preserve"> =&gt;</w:t>
      </w:r>
      <w:r w:rsidR="00944B7D">
        <w:t xml:space="preserve"> 3/6</w:t>
      </w:r>
    </w:p>
    <w:p w14:paraId="4C707D6B" w14:textId="04AC427D" w:rsidR="00CF1473" w:rsidRDefault="00CF1473" w:rsidP="00CF1473">
      <w:pPr>
        <w:pStyle w:val="ListParagraph"/>
        <w:numPr>
          <w:ilvl w:val="1"/>
          <w:numId w:val="5"/>
        </w:numPr>
      </w:pPr>
      <w:r>
        <w:t xml:space="preserve">Pure: </w:t>
      </w:r>
      <w:r w:rsidR="006460FB">
        <w:t>19</w:t>
      </w:r>
      <w:r w:rsidR="00435076">
        <w:t>4</w:t>
      </w:r>
      <w:r w:rsidR="006460FB">
        <w:t>, 149, 3</w:t>
      </w:r>
      <w:r w:rsidR="00435076">
        <w:t>33</w:t>
      </w:r>
      <w:r w:rsidR="006460FB">
        <w:t xml:space="preserve">.5, </w:t>
      </w:r>
      <w:r w:rsidR="00435076">
        <w:t>309</w:t>
      </w:r>
      <w:r w:rsidR="002C4A95">
        <w:t xml:space="preserve"> =&gt;</w:t>
      </w:r>
      <w:r w:rsidR="00944B7D">
        <w:t xml:space="preserve"> 4/6</w:t>
      </w:r>
    </w:p>
    <w:p w14:paraId="7BC30268" w14:textId="432060D3" w:rsidR="00154B8B" w:rsidRDefault="00CF1473" w:rsidP="00154B8B">
      <w:pPr>
        <w:pStyle w:val="ListParagraph"/>
        <w:numPr>
          <w:ilvl w:val="1"/>
          <w:numId w:val="5"/>
        </w:numPr>
      </w:pPr>
      <w:r>
        <w:t>Impure</w:t>
      </w:r>
      <w:r w:rsidRPr="00E55ADD">
        <w:t xml:space="preserve">: </w:t>
      </w:r>
      <w:r w:rsidR="006460FB">
        <w:t xml:space="preserve">0, 0, </w:t>
      </w:r>
      <w:r w:rsidR="00435076">
        <w:t>766</w:t>
      </w:r>
      <w:r w:rsidR="006460FB">
        <w:t xml:space="preserve">, </w:t>
      </w:r>
      <w:r w:rsidR="00435076">
        <w:t>734</w:t>
      </w:r>
      <w:r w:rsidR="006460FB">
        <w:t>.5</w:t>
      </w:r>
      <w:r w:rsidR="002C4A95">
        <w:t xml:space="preserve"> =&gt;</w:t>
      </w:r>
      <w:r w:rsidR="00944B7D">
        <w:t xml:space="preserve"> 2/6</w:t>
      </w:r>
    </w:p>
    <w:p w14:paraId="4F876F2D" w14:textId="77777777" w:rsidR="00154B8B" w:rsidRDefault="00154B8B" w:rsidP="00154B8B">
      <w:pPr>
        <w:pStyle w:val="ListParagraph"/>
        <w:numPr>
          <w:ilvl w:val="0"/>
          <w:numId w:val="5"/>
        </w:numPr>
      </w:pPr>
      <w:r>
        <w:t>MDR (discretized):</w:t>
      </w:r>
    </w:p>
    <w:p w14:paraId="19C0E63E" w14:textId="77777777" w:rsidR="00154B8B" w:rsidRDefault="00154B8B" w:rsidP="00154B8B">
      <w:pPr>
        <w:pStyle w:val="ListParagraph"/>
        <w:numPr>
          <w:ilvl w:val="1"/>
          <w:numId w:val="5"/>
        </w:numPr>
      </w:pPr>
      <w:r>
        <w:t>Interaction Alpha 8: 0, 0, 70, 0 =&gt; 1/6</w:t>
      </w:r>
    </w:p>
    <w:p w14:paraId="184DAAA6" w14:textId="77777777" w:rsidR="00154B8B" w:rsidRPr="006A139F" w:rsidRDefault="00154B8B" w:rsidP="00154B8B">
      <w:pPr>
        <w:pStyle w:val="ListParagraph"/>
        <w:numPr>
          <w:ilvl w:val="1"/>
          <w:numId w:val="5"/>
        </w:numPr>
      </w:pPr>
      <w:r>
        <w:t>Interaction Alpha 16: 0, 251, 131, 445.5 =&gt; 3/6</w:t>
      </w:r>
    </w:p>
    <w:p w14:paraId="769858C6" w14:textId="77777777" w:rsidR="00154B8B" w:rsidRPr="006A139F" w:rsidRDefault="00154B8B" w:rsidP="00154B8B">
      <w:pPr>
        <w:pStyle w:val="ListParagraph"/>
        <w:numPr>
          <w:ilvl w:val="1"/>
          <w:numId w:val="5"/>
        </w:numPr>
      </w:pPr>
      <w:r w:rsidRPr="006A139F">
        <w:t xml:space="preserve">Pure: </w:t>
      </w:r>
      <w:r>
        <w:t>70, 131, 0, 445.5 =&gt; 3/6</w:t>
      </w:r>
    </w:p>
    <w:p w14:paraId="4FDB6603" w14:textId="0AFCBB63" w:rsidR="00154B8B" w:rsidRDefault="00154B8B" w:rsidP="00154B8B">
      <w:pPr>
        <w:pStyle w:val="ListParagraph"/>
        <w:numPr>
          <w:ilvl w:val="1"/>
          <w:numId w:val="5"/>
        </w:numPr>
      </w:pPr>
      <w:r w:rsidRPr="006A139F">
        <w:t xml:space="preserve">Impure: </w:t>
      </w:r>
      <w:r>
        <w:t>0, 0, 0, 251 =&gt; 1/6</w:t>
      </w:r>
    </w:p>
    <w:p w14:paraId="0A19B659" w14:textId="77777777" w:rsidR="00154B8B" w:rsidRDefault="00154B8B" w:rsidP="00154B8B">
      <w:pPr>
        <w:pStyle w:val="ListParagraph"/>
        <w:numPr>
          <w:ilvl w:val="0"/>
          <w:numId w:val="5"/>
        </w:numPr>
      </w:pPr>
      <w:r>
        <w:t>MIDESP:</w:t>
      </w:r>
    </w:p>
    <w:p w14:paraId="17752F01" w14:textId="77777777" w:rsidR="00154B8B" w:rsidRDefault="00154B8B" w:rsidP="00154B8B">
      <w:pPr>
        <w:pStyle w:val="ListParagraph"/>
        <w:numPr>
          <w:ilvl w:val="1"/>
          <w:numId w:val="5"/>
        </w:numPr>
      </w:pPr>
      <w:r>
        <w:t>Interaction Alpha 8: 0,0,0,0, =&gt; 0/6</w:t>
      </w:r>
    </w:p>
    <w:p w14:paraId="0598F576" w14:textId="77777777" w:rsidR="00154B8B" w:rsidRDefault="00154B8B" w:rsidP="00154B8B">
      <w:pPr>
        <w:pStyle w:val="ListParagraph"/>
        <w:numPr>
          <w:ilvl w:val="1"/>
          <w:numId w:val="5"/>
        </w:numPr>
      </w:pPr>
      <w:r>
        <w:t>Interaction Alpha 16: 0,0,0,0 =&gt;0/6</w:t>
      </w:r>
    </w:p>
    <w:p w14:paraId="580D56E7" w14:textId="77777777" w:rsidR="00154B8B" w:rsidRDefault="00154B8B" w:rsidP="00154B8B">
      <w:pPr>
        <w:pStyle w:val="ListParagraph"/>
        <w:numPr>
          <w:ilvl w:val="1"/>
          <w:numId w:val="5"/>
        </w:numPr>
      </w:pPr>
      <w:r>
        <w:t>Pure: 0,0,0, 0 =&gt;0/6</w:t>
      </w:r>
    </w:p>
    <w:p w14:paraId="6E609FDC" w14:textId="6DAA72D7" w:rsidR="00154B8B" w:rsidRDefault="00154B8B" w:rsidP="00154B8B">
      <w:pPr>
        <w:pStyle w:val="ListParagraph"/>
        <w:numPr>
          <w:ilvl w:val="1"/>
          <w:numId w:val="5"/>
        </w:numPr>
      </w:pPr>
      <w:r>
        <w:t>Impure: 0,0,0,0 =&gt;0/6</w:t>
      </w:r>
    </w:p>
    <w:p w14:paraId="52BA6738" w14:textId="77777777" w:rsidR="00154B8B" w:rsidRDefault="00154B8B" w:rsidP="00154B8B">
      <w:pPr>
        <w:pStyle w:val="ListParagraph"/>
        <w:numPr>
          <w:ilvl w:val="0"/>
          <w:numId w:val="5"/>
        </w:numPr>
      </w:pPr>
      <w:r>
        <w:t>Plink BOOST (discretized):</w:t>
      </w:r>
    </w:p>
    <w:p w14:paraId="5416BEB0" w14:textId="77777777" w:rsidR="00154B8B" w:rsidRDefault="00154B8B" w:rsidP="00154B8B">
      <w:pPr>
        <w:pStyle w:val="ListParagraph"/>
        <w:numPr>
          <w:ilvl w:val="1"/>
          <w:numId w:val="5"/>
        </w:numPr>
      </w:pPr>
      <w:r>
        <w:t>Interaction Alpha 8: 0,0,0,0 =&gt;0/6</w:t>
      </w:r>
    </w:p>
    <w:p w14:paraId="079E3CA2" w14:textId="77777777" w:rsidR="00154B8B" w:rsidRPr="006A139F" w:rsidRDefault="00154B8B" w:rsidP="00154B8B">
      <w:pPr>
        <w:pStyle w:val="ListParagraph"/>
        <w:numPr>
          <w:ilvl w:val="1"/>
          <w:numId w:val="5"/>
        </w:numPr>
      </w:pPr>
      <w:r>
        <w:t>Interaction Alpha 16: 0,0,0,0 =&gt;0/6</w:t>
      </w:r>
    </w:p>
    <w:p w14:paraId="5C88CC65" w14:textId="77777777" w:rsidR="00154B8B" w:rsidRPr="006A139F" w:rsidRDefault="00154B8B" w:rsidP="00154B8B">
      <w:pPr>
        <w:pStyle w:val="ListParagraph"/>
        <w:numPr>
          <w:ilvl w:val="1"/>
          <w:numId w:val="5"/>
        </w:numPr>
      </w:pPr>
      <w:r w:rsidRPr="006A139F">
        <w:t xml:space="preserve">Pure: </w:t>
      </w:r>
      <w:r>
        <w:t>0,0,0,0 =&gt;0/6</w:t>
      </w:r>
    </w:p>
    <w:p w14:paraId="1CED58D5" w14:textId="3D04F765" w:rsidR="00154B8B" w:rsidRDefault="00154B8B" w:rsidP="00154B8B">
      <w:pPr>
        <w:pStyle w:val="ListParagraph"/>
        <w:numPr>
          <w:ilvl w:val="1"/>
          <w:numId w:val="5"/>
        </w:numPr>
      </w:pPr>
      <w:r w:rsidRPr="006A139F">
        <w:t xml:space="preserve">Impure: </w:t>
      </w:r>
      <w:r>
        <w:t>0,0,0,0 =&gt;0/6</w:t>
      </w:r>
    </w:p>
    <w:p w14:paraId="1248F13B" w14:textId="495B65A8" w:rsidR="00CF1473" w:rsidRDefault="00CF1473" w:rsidP="00CF1473">
      <w:pPr>
        <w:pStyle w:val="ListParagraph"/>
        <w:numPr>
          <w:ilvl w:val="0"/>
          <w:numId w:val="5"/>
        </w:numPr>
      </w:pPr>
      <w:r>
        <w:t>Plink Epistasis</w:t>
      </w:r>
      <w:r w:rsidR="00154B8B">
        <w:t>:</w:t>
      </w:r>
    </w:p>
    <w:p w14:paraId="3E67BDA1" w14:textId="2900F4BE" w:rsidR="00CF1473" w:rsidRDefault="00CF1473" w:rsidP="007A6FF2">
      <w:pPr>
        <w:pStyle w:val="ListParagraph"/>
        <w:numPr>
          <w:ilvl w:val="1"/>
          <w:numId w:val="5"/>
        </w:numPr>
      </w:pPr>
      <w:r>
        <w:t>Interaction Alpha 8:</w:t>
      </w:r>
      <w:r w:rsidR="007A6FF2">
        <w:t xml:space="preserve"> </w:t>
      </w:r>
      <w:r w:rsidR="009416C8">
        <w:t>0, 7</w:t>
      </w:r>
      <w:r w:rsidR="00255252">
        <w:t>80.5</w:t>
      </w:r>
      <w:r w:rsidR="009416C8">
        <w:t xml:space="preserve">, 191, </w:t>
      </w:r>
      <w:r w:rsidR="00255252">
        <w:t>342</w:t>
      </w:r>
      <w:r w:rsidR="00177518">
        <w:t xml:space="preserve"> =&gt; 3/6</w:t>
      </w:r>
    </w:p>
    <w:p w14:paraId="5ABDCCD4" w14:textId="05EEFFD3" w:rsidR="00CF1473" w:rsidRPr="006A139F" w:rsidRDefault="00CF1473" w:rsidP="00CF1473">
      <w:pPr>
        <w:pStyle w:val="ListParagraph"/>
        <w:numPr>
          <w:ilvl w:val="1"/>
          <w:numId w:val="5"/>
        </w:numPr>
      </w:pPr>
      <w:r>
        <w:t>Interaction Alpha 16:</w:t>
      </w:r>
      <w:r w:rsidR="007A6FF2">
        <w:t xml:space="preserve"> </w:t>
      </w:r>
      <w:r w:rsidR="009416C8">
        <w:t xml:space="preserve">0, </w:t>
      </w:r>
      <w:r w:rsidR="00255252">
        <w:t>753</w:t>
      </w:r>
      <w:r w:rsidR="009416C8">
        <w:t xml:space="preserve">, 149, </w:t>
      </w:r>
      <w:r w:rsidR="00255252">
        <w:t>315.5</w:t>
      </w:r>
      <w:r w:rsidR="00177518">
        <w:t xml:space="preserve"> =&gt; 3/6</w:t>
      </w:r>
    </w:p>
    <w:p w14:paraId="42B093A9" w14:textId="7AAD5EE7" w:rsidR="00CF1473" w:rsidRPr="006A139F" w:rsidRDefault="00CF1473" w:rsidP="00CF1473">
      <w:pPr>
        <w:pStyle w:val="ListParagraph"/>
        <w:numPr>
          <w:ilvl w:val="1"/>
          <w:numId w:val="5"/>
        </w:numPr>
      </w:pPr>
      <w:r w:rsidRPr="006A139F">
        <w:t xml:space="preserve">Pure: </w:t>
      </w:r>
      <w:r w:rsidR="009416C8">
        <w:t xml:space="preserve">191, 149, </w:t>
      </w:r>
      <w:r w:rsidR="00255252">
        <w:t>342</w:t>
      </w:r>
      <w:r w:rsidR="009416C8">
        <w:t xml:space="preserve">, </w:t>
      </w:r>
      <w:r w:rsidR="00255252">
        <w:t>315.5</w:t>
      </w:r>
      <w:r w:rsidR="00177518">
        <w:t xml:space="preserve"> =&gt; 4/6</w:t>
      </w:r>
    </w:p>
    <w:p w14:paraId="0B1D9908" w14:textId="1A55DB3E" w:rsidR="00CF1473" w:rsidRDefault="00CF1473" w:rsidP="00CF1473">
      <w:pPr>
        <w:pStyle w:val="ListParagraph"/>
        <w:numPr>
          <w:ilvl w:val="1"/>
          <w:numId w:val="5"/>
        </w:numPr>
      </w:pPr>
      <w:r w:rsidRPr="006A139F">
        <w:t xml:space="preserve">Impure: </w:t>
      </w:r>
      <w:r w:rsidR="009416C8">
        <w:t xml:space="preserve">0, 0, </w:t>
      </w:r>
      <w:r w:rsidR="00255252">
        <w:t>780.5</w:t>
      </w:r>
      <w:r w:rsidR="009416C8">
        <w:t xml:space="preserve">, </w:t>
      </w:r>
      <w:r w:rsidR="00255252">
        <w:t>753</w:t>
      </w:r>
      <w:r w:rsidR="00177518">
        <w:t xml:space="preserve"> =&gt; 2/6</w:t>
      </w:r>
    </w:p>
    <w:p w14:paraId="520E275B" w14:textId="16B33039" w:rsidR="002F035C" w:rsidRDefault="002F035C" w:rsidP="002F035C">
      <w:pPr>
        <w:pStyle w:val="ListParagraph"/>
        <w:numPr>
          <w:ilvl w:val="0"/>
          <w:numId w:val="5"/>
        </w:numPr>
      </w:pPr>
      <w:r>
        <w:t>QMDR</w:t>
      </w:r>
      <w:r w:rsidR="00154B8B">
        <w:t>:</w:t>
      </w:r>
    </w:p>
    <w:p w14:paraId="522EF357" w14:textId="638A3B95" w:rsidR="006B52FB" w:rsidRDefault="006B52FB" w:rsidP="006B52FB">
      <w:pPr>
        <w:pStyle w:val="ListParagraph"/>
        <w:numPr>
          <w:ilvl w:val="1"/>
          <w:numId w:val="5"/>
        </w:numPr>
      </w:pPr>
      <w:r>
        <w:t xml:space="preserve">Interaction Alpha 8: </w:t>
      </w:r>
      <w:r w:rsidR="00DA1D9A">
        <w:t>0,0,0,0</w:t>
      </w:r>
      <w:r w:rsidR="002C4A95">
        <w:t xml:space="preserve"> =&gt;</w:t>
      </w:r>
      <w:r w:rsidR="00E16D0C">
        <w:t>0/6</w:t>
      </w:r>
    </w:p>
    <w:p w14:paraId="6E3A4258" w14:textId="1E3B59C6" w:rsidR="006B52FB" w:rsidRPr="006A139F" w:rsidRDefault="006B52FB" w:rsidP="006B52FB">
      <w:pPr>
        <w:pStyle w:val="ListParagraph"/>
        <w:numPr>
          <w:ilvl w:val="1"/>
          <w:numId w:val="5"/>
        </w:numPr>
      </w:pPr>
      <w:r>
        <w:t xml:space="preserve">Interaction Alpha 16: </w:t>
      </w:r>
      <w:r w:rsidR="00DA1D9A">
        <w:t>0,0,0,0</w:t>
      </w:r>
      <w:r w:rsidR="002C4A95">
        <w:t xml:space="preserve"> =&gt;</w:t>
      </w:r>
      <w:r w:rsidR="00E16D0C">
        <w:t>0/6</w:t>
      </w:r>
    </w:p>
    <w:p w14:paraId="4C101FD5" w14:textId="681A356B" w:rsidR="006B52FB" w:rsidRPr="006A139F" w:rsidRDefault="006B52FB" w:rsidP="006B52FB">
      <w:pPr>
        <w:pStyle w:val="ListParagraph"/>
        <w:numPr>
          <w:ilvl w:val="1"/>
          <w:numId w:val="5"/>
        </w:numPr>
      </w:pPr>
      <w:r w:rsidRPr="006A139F">
        <w:t xml:space="preserve">Pure: </w:t>
      </w:r>
      <w:r w:rsidR="00DA1D9A">
        <w:t>0,0,0,0</w:t>
      </w:r>
      <w:r w:rsidR="002C4A95">
        <w:t xml:space="preserve"> =&gt;</w:t>
      </w:r>
      <w:r w:rsidR="00E16D0C">
        <w:t>0/6</w:t>
      </w:r>
    </w:p>
    <w:p w14:paraId="21A1FD95" w14:textId="66CE94A4" w:rsidR="006B52FB" w:rsidRDefault="006B52FB" w:rsidP="006B52FB">
      <w:pPr>
        <w:pStyle w:val="ListParagraph"/>
        <w:numPr>
          <w:ilvl w:val="1"/>
          <w:numId w:val="5"/>
        </w:numPr>
      </w:pPr>
      <w:r w:rsidRPr="006A139F">
        <w:t xml:space="preserve">Impure: </w:t>
      </w:r>
      <w:r w:rsidR="00DA1D9A">
        <w:t>0,0,0,0</w:t>
      </w:r>
      <w:r w:rsidR="002C4A95">
        <w:t xml:space="preserve"> =&gt;</w:t>
      </w:r>
      <w:r w:rsidR="00E16D0C">
        <w:t>0/6</w:t>
      </w:r>
    </w:p>
    <w:p w14:paraId="013060C3" w14:textId="06AA0C8B" w:rsidR="004C5751" w:rsidRDefault="004C5751" w:rsidP="004C5751">
      <w:pPr>
        <w:pStyle w:val="ListParagraph"/>
        <w:numPr>
          <w:ilvl w:val="0"/>
          <w:numId w:val="5"/>
        </w:numPr>
      </w:pPr>
      <w:r>
        <w:t>REMMA</w:t>
      </w:r>
      <w:r w:rsidR="00154B8B">
        <w:t>:</w:t>
      </w:r>
    </w:p>
    <w:p w14:paraId="37FCC13A" w14:textId="632B2D52" w:rsidR="004C5751" w:rsidRDefault="004C5751" w:rsidP="004C5751">
      <w:pPr>
        <w:pStyle w:val="ListParagraph"/>
        <w:numPr>
          <w:ilvl w:val="1"/>
          <w:numId w:val="5"/>
        </w:numPr>
      </w:pPr>
      <w:r>
        <w:t xml:space="preserve">Interaction Alpha 8: </w:t>
      </w:r>
      <w:r w:rsidR="005F7B37" w:rsidRPr="005F7B37">
        <w:t>0, 924.5, 359, 597.5</w:t>
      </w:r>
      <w:r>
        <w:t xml:space="preserve">=&gt; </w:t>
      </w:r>
      <w:r w:rsidR="005F7B37">
        <w:t>3</w:t>
      </w:r>
      <w:r>
        <w:t>/6</w:t>
      </w:r>
    </w:p>
    <w:p w14:paraId="768DA43C" w14:textId="412DCF93" w:rsidR="004C5751" w:rsidRPr="006A139F" w:rsidRDefault="004C5751" w:rsidP="004C5751">
      <w:pPr>
        <w:pStyle w:val="ListParagraph"/>
        <w:numPr>
          <w:ilvl w:val="1"/>
          <w:numId w:val="5"/>
        </w:numPr>
      </w:pPr>
      <w:r>
        <w:t xml:space="preserve">Interaction Alpha 16: </w:t>
      </w:r>
      <w:r w:rsidR="005F7B37" w:rsidRPr="005F7B37">
        <w:t xml:space="preserve">0, </w:t>
      </w:r>
      <w:r w:rsidR="00A417BC">
        <w:t>256</w:t>
      </w:r>
      <w:r w:rsidR="005F7B37" w:rsidRPr="005F7B37">
        <w:t xml:space="preserve">, </w:t>
      </w:r>
      <w:r w:rsidR="00A417BC">
        <w:t>414.5</w:t>
      </w:r>
      <w:r w:rsidR="005F7B37" w:rsidRPr="005F7B37">
        <w:t xml:space="preserve">, </w:t>
      </w:r>
      <w:r w:rsidR="00A417BC">
        <w:t>1074.5</w:t>
      </w:r>
      <w:r w:rsidR="009E2B6A">
        <w:t xml:space="preserve"> </w:t>
      </w:r>
      <w:r>
        <w:t>=&gt;3/6</w:t>
      </w:r>
    </w:p>
    <w:p w14:paraId="32E2991E" w14:textId="3D65C479" w:rsidR="004C5751" w:rsidRPr="006A139F" w:rsidRDefault="004C5751" w:rsidP="004C5751">
      <w:pPr>
        <w:pStyle w:val="ListParagraph"/>
        <w:numPr>
          <w:ilvl w:val="1"/>
          <w:numId w:val="5"/>
        </w:numPr>
      </w:pPr>
      <w:r w:rsidRPr="006A139F">
        <w:t xml:space="preserve">Pure: </w:t>
      </w:r>
      <w:r w:rsidR="005F7B37" w:rsidRPr="005F7B37">
        <w:t>256, 359, 414.5, 597.5</w:t>
      </w:r>
      <w:r w:rsidR="005F7B37">
        <w:t xml:space="preserve"> </w:t>
      </w:r>
      <w:r>
        <w:t xml:space="preserve">=&gt; </w:t>
      </w:r>
      <w:r w:rsidR="005F7B37">
        <w:t>4</w:t>
      </w:r>
      <w:r>
        <w:t>/6</w:t>
      </w:r>
    </w:p>
    <w:p w14:paraId="3687E76B" w14:textId="4D5299DE" w:rsidR="00E35316" w:rsidRDefault="004C5751" w:rsidP="00F93086">
      <w:pPr>
        <w:pStyle w:val="ListParagraph"/>
        <w:numPr>
          <w:ilvl w:val="1"/>
          <w:numId w:val="5"/>
        </w:numPr>
      </w:pPr>
      <w:r w:rsidRPr="006A139F">
        <w:t xml:space="preserve">Impure: </w:t>
      </w:r>
      <w:r w:rsidR="005F7B37" w:rsidRPr="005F7B37">
        <w:t>0, 0, 1074.5, 924.5</w:t>
      </w:r>
      <w:r w:rsidR="005F7B37">
        <w:t xml:space="preserve"> </w:t>
      </w:r>
      <w:r>
        <w:t>=&gt; 2/6</w:t>
      </w:r>
      <w:r w:rsidR="00E35316">
        <w:br w:type="page"/>
      </w:r>
    </w:p>
    <w:p w14:paraId="15677367" w14:textId="2190B812" w:rsidR="00E35316" w:rsidRDefault="00E35316" w:rsidP="001E301D">
      <w:pPr>
        <w:pStyle w:val="Heading1"/>
      </w:pPr>
      <w:bookmarkStart w:id="7" w:name="_Toc196863678"/>
      <w:r w:rsidRPr="00B1308E">
        <w:lastRenderedPageBreak/>
        <w:t xml:space="preserve">SECTION </w:t>
      </w:r>
      <w:r w:rsidR="00BB1B8F">
        <w:t>8</w:t>
      </w:r>
      <w:r w:rsidRPr="00B1308E">
        <w:t xml:space="preserve"> </w:t>
      </w:r>
      <w:r>
        <w:t>XOR</w:t>
      </w:r>
      <w:r w:rsidRPr="00B1308E">
        <w:t xml:space="preserve"> PURITY, INTERACTION ALPHA IMPACT</w:t>
      </w:r>
      <w:bookmarkEnd w:id="7"/>
    </w:p>
    <w:p w14:paraId="30B24A7B" w14:textId="00E66532" w:rsidR="0007485B" w:rsidRPr="007A6FF2" w:rsidRDefault="0007485B" w:rsidP="0007485B">
      <w:r>
        <w:t xml:space="preserve">All average true positive positions in this section are penalized. Only </w:t>
      </w:r>
      <w:r w:rsidR="006800F6">
        <w:t>XOR</w:t>
      </w:r>
      <w:r>
        <w:t xml:space="preserve"> datasets are considered. Zero indicates no true positives were detected. </w:t>
      </w:r>
    </w:p>
    <w:p w14:paraId="6D4D7EA3" w14:textId="77777777" w:rsidR="00154B8B" w:rsidRDefault="00154B8B" w:rsidP="00154B8B">
      <w:pPr>
        <w:pStyle w:val="ListParagraph"/>
        <w:numPr>
          <w:ilvl w:val="0"/>
          <w:numId w:val="5"/>
        </w:numPr>
      </w:pPr>
      <w:r>
        <w:t>EpiSNP:</w:t>
      </w:r>
    </w:p>
    <w:p w14:paraId="5100184B" w14:textId="77777777" w:rsidR="00154B8B" w:rsidRDefault="00154B8B" w:rsidP="00154B8B">
      <w:pPr>
        <w:pStyle w:val="ListParagraph"/>
        <w:numPr>
          <w:ilvl w:val="1"/>
          <w:numId w:val="5"/>
        </w:numPr>
      </w:pPr>
      <w:r>
        <w:t>Interaction Alpha 8: 0,0 =&gt;0/16</w:t>
      </w:r>
    </w:p>
    <w:p w14:paraId="0BB0D070" w14:textId="77777777" w:rsidR="00154B8B" w:rsidRPr="006A139F" w:rsidRDefault="00154B8B" w:rsidP="00154B8B">
      <w:pPr>
        <w:pStyle w:val="ListParagraph"/>
        <w:numPr>
          <w:ilvl w:val="1"/>
          <w:numId w:val="5"/>
        </w:numPr>
      </w:pPr>
      <w:r>
        <w:t>Interaction Alpha 16: 0,0 =&gt;0/16</w:t>
      </w:r>
    </w:p>
    <w:p w14:paraId="19390E57" w14:textId="77777777" w:rsidR="00154B8B" w:rsidRPr="006A139F" w:rsidRDefault="00154B8B" w:rsidP="00154B8B">
      <w:pPr>
        <w:pStyle w:val="ListParagraph"/>
        <w:numPr>
          <w:ilvl w:val="1"/>
          <w:numId w:val="5"/>
        </w:numPr>
      </w:pPr>
      <w:r w:rsidRPr="006A139F">
        <w:t xml:space="preserve">Pure: </w:t>
      </w:r>
      <w:r>
        <w:t>0,0 =&gt;0/16</w:t>
      </w:r>
    </w:p>
    <w:p w14:paraId="71B2A414" w14:textId="6BDD7062" w:rsidR="00154B8B" w:rsidRDefault="00154B8B" w:rsidP="00154B8B">
      <w:pPr>
        <w:pStyle w:val="ListParagraph"/>
        <w:numPr>
          <w:ilvl w:val="1"/>
          <w:numId w:val="5"/>
        </w:numPr>
      </w:pPr>
      <w:r w:rsidRPr="006A139F">
        <w:t xml:space="preserve">Impure: </w:t>
      </w:r>
      <w:r>
        <w:t>0,0 =&gt;0/16</w:t>
      </w:r>
    </w:p>
    <w:p w14:paraId="110A4ACC" w14:textId="48597D0C" w:rsidR="0007485B" w:rsidRDefault="0007485B" w:rsidP="0007485B">
      <w:pPr>
        <w:pStyle w:val="ListParagraph"/>
        <w:numPr>
          <w:ilvl w:val="0"/>
          <w:numId w:val="5"/>
        </w:numPr>
      </w:pPr>
      <w:r>
        <w:t>Matrix Epistasis</w:t>
      </w:r>
      <w:r w:rsidR="00154B8B">
        <w:t>:</w:t>
      </w:r>
    </w:p>
    <w:p w14:paraId="4AF2B571" w14:textId="356AEA05" w:rsidR="0007485B" w:rsidRDefault="0007485B" w:rsidP="0007485B">
      <w:pPr>
        <w:pStyle w:val="ListParagraph"/>
        <w:numPr>
          <w:ilvl w:val="1"/>
          <w:numId w:val="5"/>
        </w:numPr>
      </w:pPr>
      <w:r>
        <w:t xml:space="preserve">Interaction Alpha 8: </w:t>
      </w:r>
      <w:r w:rsidR="000D2302">
        <w:t>0,0</w:t>
      </w:r>
      <w:r w:rsidR="002C4A95">
        <w:t xml:space="preserve"> =&gt;</w:t>
      </w:r>
      <w:r w:rsidR="008F7DBF">
        <w:t>0/16</w:t>
      </w:r>
    </w:p>
    <w:p w14:paraId="5C27967A" w14:textId="11DE484C" w:rsidR="0007485B" w:rsidRPr="006A139F" w:rsidRDefault="0007485B" w:rsidP="0007485B">
      <w:pPr>
        <w:pStyle w:val="ListParagraph"/>
        <w:numPr>
          <w:ilvl w:val="1"/>
          <w:numId w:val="5"/>
        </w:numPr>
      </w:pPr>
      <w:r>
        <w:t xml:space="preserve">Interaction Alpha 16: </w:t>
      </w:r>
      <w:r w:rsidR="000D2302">
        <w:t>0,0</w:t>
      </w:r>
      <w:r w:rsidR="002C4A95">
        <w:t xml:space="preserve"> =&gt;</w:t>
      </w:r>
      <w:r w:rsidR="008F7DBF">
        <w:t>0/16</w:t>
      </w:r>
    </w:p>
    <w:p w14:paraId="75C4ABC5" w14:textId="7CFC5A93" w:rsidR="0007485B" w:rsidRPr="006A139F" w:rsidRDefault="0007485B" w:rsidP="0007485B">
      <w:pPr>
        <w:pStyle w:val="ListParagraph"/>
        <w:numPr>
          <w:ilvl w:val="1"/>
          <w:numId w:val="5"/>
        </w:numPr>
      </w:pPr>
      <w:r w:rsidRPr="006A139F">
        <w:t xml:space="preserve">Pure: </w:t>
      </w:r>
      <w:r w:rsidR="000D2302">
        <w:t>0,0</w:t>
      </w:r>
      <w:r w:rsidR="002C4A95">
        <w:t xml:space="preserve"> =&gt;</w:t>
      </w:r>
      <w:r w:rsidR="008F7DBF">
        <w:t>0/16</w:t>
      </w:r>
    </w:p>
    <w:p w14:paraId="1E7ABE8D" w14:textId="71A51F81" w:rsidR="00154B8B" w:rsidRDefault="0007485B" w:rsidP="00154B8B">
      <w:pPr>
        <w:pStyle w:val="ListParagraph"/>
        <w:numPr>
          <w:ilvl w:val="1"/>
          <w:numId w:val="5"/>
        </w:numPr>
      </w:pPr>
      <w:r w:rsidRPr="006A139F">
        <w:t xml:space="preserve">Impure: </w:t>
      </w:r>
      <w:r w:rsidR="000D2302">
        <w:t>0,0</w:t>
      </w:r>
      <w:r w:rsidR="002C4A95">
        <w:t xml:space="preserve"> =&gt;</w:t>
      </w:r>
      <w:r w:rsidR="008F7DBF">
        <w:t>0/16</w:t>
      </w:r>
    </w:p>
    <w:p w14:paraId="300E4DC9" w14:textId="77777777" w:rsidR="00154B8B" w:rsidRDefault="00154B8B" w:rsidP="00154B8B">
      <w:pPr>
        <w:pStyle w:val="ListParagraph"/>
        <w:numPr>
          <w:ilvl w:val="0"/>
          <w:numId w:val="5"/>
        </w:numPr>
      </w:pPr>
      <w:r>
        <w:t>MDR (discretized):</w:t>
      </w:r>
    </w:p>
    <w:p w14:paraId="2FCAF335" w14:textId="77777777" w:rsidR="00154B8B" w:rsidRDefault="00154B8B" w:rsidP="00154B8B">
      <w:pPr>
        <w:pStyle w:val="ListParagraph"/>
        <w:numPr>
          <w:ilvl w:val="1"/>
          <w:numId w:val="5"/>
        </w:numPr>
      </w:pPr>
      <w:r>
        <w:t>Interaction Alpha 8: 169.12, 189 =&gt;13/16</w:t>
      </w:r>
    </w:p>
    <w:p w14:paraId="17E11445" w14:textId="77777777" w:rsidR="00154B8B" w:rsidRPr="006A139F" w:rsidRDefault="00154B8B" w:rsidP="00154B8B">
      <w:pPr>
        <w:pStyle w:val="ListParagraph"/>
        <w:numPr>
          <w:ilvl w:val="1"/>
          <w:numId w:val="5"/>
        </w:numPr>
      </w:pPr>
      <w:r>
        <w:t>Interaction Alpha 16: 63.75, 137.5 =&gt;14/16</w:t>
      </w:r>
    </w:p>
    <w:p w14:paraId="30D350A4" w14:textId="77777777" w:rsidR="00154B8B" w:rsidRPr="006A139F" w:rsidRDefault="00154B8B" w:rsidP="00154B8B">
      <w:pPr>
        <w:pStyle w:val="ListParagraph"/>
        <w:numPr>
          <w:ilvl w:val="1"/>
          <w:numId w:val="5"/>
        </w:numPr>
      </w:pPr>
      <w:r w:rsidRPr="006A139F">
        <w:t xml:space="preserve">Pure: </w:t>
      </w:r>
      <w:r>
        <w:t>63.75, 169.12 =&gt;15/16</w:t>
      </w:r>
    </w:p>
    <w:p w14:paraId="25A1B24E" w14:textId="05093040" w:rsidR="00154B8B" w:rsidRDefault="00154B8B" w:rsidP="00154B8B">
      <w:pPr>
        <w:pStyle w:val="ListParagraph"/>
        <w:numPr>
          <w:ilvl w:val="1"/>
          <w:numId w:val="5"/>
        </w:numPr>
      </w:pPr>
      <w:r w:rsidRPr="006A139F">
        <w:t xml:space="preserve">Impure: </w:t>
      </w:r>
      <w:r>
        <w:t>137.5, 189 =&gt;12/16</w:t>
      </w:r>
    </w:p>
    <w:p w14:paraId="0537C7BE" w14:textId="77777777" w:rsidR="00154B8B" w:rsidRDefault="00154B8B" w:rsidP="00154B8B">
      <w:pPr>
        <w:pStyle w:val="ListParagraph"/>
        <w:numPr>
          <w:ilvl w:val="0"/>
          <w:numId w:val="5"/>
        </w:numPr>
      </w:pPr>
      <w:r>
        <w:t>MIDESP:</w:t>
      </w:r>
    </w:p>
    <w:p w14:paraId="47F67567" w14:textId="77777777" w:rsidR="00154B8B" w:rsidRDefault="00154B8B" w:rsidP="00154B8B">
      <w:pPr>
        <w:pStyle w:val="ListParagraph"/>
        <w:numPr>
          <w:ilvl w:val="1"/>
          <w:numId w:val="5"/>
        </w:numPr>
      </w:pPr>
      <w:r>
        <w:t>Interaction Alpha 8: 85.37, 70.5 =&gt;7/16</w:t>
      </w:r>
    </w:p>
    <w:p w14:paraId="5502BECB" w14:textId="77777777" w:rsidR="00154B8B" w:rsidRDefault="00154B8B" w:rsidP="00154B8B">
      <w:pPr>
        <w:pStyle w:val="ListParagraph"/>
        <w:numPr>
          <w:ilvl w:val="1"/>
          <w:numId w:val="5"/>
        </w:numPr>
      </w:pPr>
      <w:r>
        <w:t>Interaction Alpha 16: 72, 60.875 =&gt;9/16</w:t>
      </w:r>
    </w:p>
    <w:p w14:paraId="655E4B6F" w14:textId="77777777" w:rsidR="00154B8B" w:rsidRDefault="00154B8B" w:rsidP="00154B8B">
      <w:pPr>
        <w:pStyle w:val="ListParagraph"/>
        <w:numPr>
          <w:ilvl w:val="1"/>
          <w:numId w:val="5"/>
        </w:numPr>
      </w:pPr>
      <w:r>
        <w:t>Pure: 72, 85.37 =&gt;13/16</w:t>
      </w:r>
    </w:p>
    <w:p w14:paraId="0217C26A" w14:textId="1903828C" w:rsidR="00154B8B" w:rsidRDefault="00154B8B" w:rsidP="00154B8B">
      <w:pPr>
        <w:pStyle w:val="ListParagraph"/>
        <w:numPr>
          <w:ilvl w:val="1"/>
          <w:numId w:val="5"/>
        </w:numPr>
      </w:pPr>
      <w:r>
        <w:t>Impure: 60.875, 70.5 =&gt;3/16</w:t>
      </w:r>
    </w:p>
    <w:p w14:paraId="6C05A07C" w14:textId="77777777" w:rsidR="00154B8B" w:rsidRDefault="00154B8B" w:rsidP="00154B8B">
      <w:pPr>
        <w:pStyle w:val="ListParagraph"/>
        <w:numPr>
          <w:ilvl w:val="0"/>
          <w:numId w:val="5"/>
        </w:numPr>
      </w:pPr>
      <w:r>
        <w:t>Plink BOOST (discretized):</w:t>
      </w:r>
    </w:p>
    <w:p w14:paraId="2EEAADE8" w14:textId="77777777" w:rsidR="00154B8B" w:rsidRDefault="00154B8B" w:rsidP="00154B8B">
      <w:pPr>
        <w:pStyle w:val="ListParagraph"/>
        <w:numPr>
          <w:ilvl w:val="1"/>
          <w:numId w:val="5"/>
        </w:numPr>
      </w:pPr>
      <w:r>
        <w:t>Interaction Alpha 8: 1.87, 2.62 =&gt;3/16</w:t>
      </w:r>
    </w:p>
    <w:p w14:paraId="7C1E76AB" w14:textId="77777777" w:rsidR="00154B8B" w:rsidRPr="006A139F" w:rsidRDefault="00154B8B" w:rsidP="00154B8B">
      <w:pPr>
        <w:pStyle w:val="ListParagraph"/>
        <w:numPr>
          <w:ilvl w:val="1"/>
          <w:numId w:val="5"/>
        </w:numPr>
      </w:pPr>
      <w:r>
        <w:t>Interaction Alpha 16: 1.87, 3.37 =&gt;3/16</w:t>
      </w:r>
    </w:p>
    <w:p w14:paraId="37BB72B6" w14:textId="77777777" w:rsidR="00154B8B" w:rsidRPr="006A139F" w:rsidRDefault="00154B8B" w:rsidP="00154B8B">
      <w:pPr>
        <w:pStyle w:val="ListParagraph"/>
        <w:numPr>
          <w:ilvl w:val="1"/>
          <w:numId w:val="5"/>
        </w:numPr>
      </w:pPr>
      <w:r w:rsidRPr="006A139F">
        <w:t xml:space="preserve">Pure: </w:t>
      </w:r>
      <w:r>
        <w:t>1.87, 1.87 =&gt;2/16</w:t>
      </w:r>
    </w:p>
    <w:p w14:paraId="2E46C523" w14:textId="6F63199B" w:rsidR="00154B8B" w:rsidRPr="006A139F" w:rsidRDefault="00154B8B" w:rsidP="00154B8B">
      <w:pPr>
        <w:pStyle w:val="ListParagraph"/>
        <w:numPr>
          <w:ilvl w:val="1"/>
          <w:numId w:val="5"/>
        </w:numPr>
      </w:pPr>
      <w:r w:rsidRPr="006A139F">
        <w:t xml:space="preserve">Impure: </w:t>
      </w:r>
      <w:r>
        <w:t>3.37, 2.62 =&gt;4/16</w:t>
      </w:r>
    </w:p>
    <w:p w14:paraId="4BFB220C" w14:textId="2C1F0F33" w:rsidR="0007485B" w:rsidRDefault="0007485B" w:rsidP="0007485B">
      <w:pPr>
        <w:pStyle w:val="ListParagraph"/>
        <w:numPr>
          <w:ilvl w:val="0"/>
          <w:numId w:val="5"/>
        </w:numPr>
      </w:pPr>
      <w:r>
        <w:t>Plink Epistasis</w:t>
      </w:r>
      <w:r w:rsidR="00154B8B">
        <w:t>:</w:t>
      </w:r>
    </w:p>
    <w:p w14:paraId="6C9F9399" w14:textId="6B20ED00" w:rsidR="0007485B" w:rsidRDefault="0007485B" w:rsidP="0007485B">
      <w:pPr>
        <w:pStyle w:val="ListParagraph"/>
        <w:numPr>
          <w:ilvl w:val="1"/>
          <w:numId w:val="5"/>
        </w:numPr>
      </w:pPr>
      <w:r>
        <w:t>Interaction Alpha 8: 0,0</w:t>
      </w:r>
      <w:r w:rsidR="002C4A95">
        <w:t xml:space="preserve"> =&gt;</w:t>
      </w:r>
      <w:r w:rsidR="008F7DBF">
        <w:t>0/16</w:t>
      </w:r>
    </w:p>
    <w:p w14:paraId="40EE3743" w14:textId="790C5AEA" w:rsidR="0007485B" w:rsidRPr="006A139F" w:rsidRDefault="0007485B" w:rsidP="0007485B">
      <w:pPr>
        <w:pStyle w:val="ListParagraph"/>
        <w:numPr>
          <w:ilvl w:val="1"/>
          <w:numId w:val="5"/>
        </w:numPr>
      </w:pPr>
      <w:r>
        <w:t>Interaction Alpha 16: 0,0</w:t>
      </w:r>
      <w:r w:rsidR="002C4A95">
        <w:t xml:space="preserve"> =&gt;</w:t>
      </w:r>
      <w:r w:rsidR="008F7DBF">
        <w:t>0/16</w:t>
      </w:r>
    </w:p>
    <w:p w14:paraId="0DCAE7B9" w14:textId="72F545CE" w:rsidR="0007485B" w:rsidRPr="006A139F" w:rsidRDefault="0007485B" w:rsidP="0007485B">
      <w:pPr>
        <w:pStyle w:val="ListParagraph"/>
        <w:numPr>
          <w:ilvl w:val="1"/>
          <w:numId w:val="5"/>
        </w:numPr>
      </w:pPr>
      <w:r w:rsidRPr="006A139F">
        <w:t xml:space="preserve">Pure: </w:t>
      </w:r>
      <w:r>
        <w:t>0,0</w:t>
      </w:r>
      <w:r w:rsidR="002C4A95">
        <w:t xml:space="preserve"> =&gt;</w:t>
      </w:r>
      <w:r w:rsidR="008F7DBF">
        <w:t>0/16</w:t>
      </w:r>
    </w:p>
    <w:p w14:paraId="3C286AA4" w14:textId="53441D52" w:rsidR="0007485B" w:rsidRDefault="0007485B" w:rsidP="0007485B">
      <w:pPr>
        <w:pStyle w:val="ListParagraph"/>
        <w:numPr>
          <w:ilvl w:val="1"/>
          <w:numId w:val="5"/>
        </w:numPr>
      </w:pPr>
      <w:r w:rsidRPr="006A139F">
        <w:t xml:space="preserve">Impure: </w:t>
      </w:r>
      <w:r>
        <w:t>0,0</w:t>
      </w:r>
      <w:r w:rsidR="002C4A95">
        <w:t xml:space="preserve"> =&gt;</w:t>
      </w:r>
      <w:r w:rsidR="008F7DBF">
        <w:t>0/16</w:t>
      </w:r>
    </w:p>
    <w:p w14:paraId="4AA53C2B" w14:textId="55C5C107" w:rsidR="002F035C" w:rsidRDefault="002F035C" w:rsidP="002F035C">
      <w:pPr>
        <w:pStyle w:val="ListParagraph"/>
        <w:numPr>
          <w:ilvl w:val="0"/>
          <w:numId w:val="5"/>
        </w:numPr>
      </w:pPr>
      <w:r>
        <w:t>QMDR</w:t>
      </w:r>
      <w:r w:rsidR="00154B8B">
        <w:t>:</w:t>
      </w:r>
    </w:p>
    <w:p w14:paraId="17D528F7" w14:textId="79A081EF" w:rsidR="006B52FB" w:rsidRDefault="006B52FB" w:rsidP="006B52FB">
      <w:pPr>
        <w:pStyle w:val="ListParagraph"/>
        <w:numPr>
          <w:ilvl w:val="1"/>
          <w:numId w:val="5"/>
        </w:numPr>
      </w:pPr>
      <w:r>
        <w:t xml:space="preserve">Interaction Alpha 8: </w:t>
      </w:r>
      <w:r w:rsidR="008979BC">
        <w:t>0,0</w:t>
      </w:r>
      <w:r w:rsidR="002C4A95">
        <w:t xml:space="preserve"> =&gt;</w:t>
      </w:r>
      <w:r w:rsidR="008F7DBF">
        <w:t>0/16</w:t>
      </w:r>
    </w:p>
    <w:p w14:paraId="67913E4E" w14:textId="68657402" w:rsidR="006B52FB" w:rsidRPr="006A139F" w:rsidRDefault="006B52FB" w:rsidP="006B52FB">
      <w:pPr>
        <w:pStyle w:val="ListParagraph"/>
        <w:numPr>
          <w:ilvl w:val="1"/>
          <w:numId w:val="5"/>
        </w:numPr>
      </w:pPr>
      <w:r>
        <w:t xml:space="preserve">Interaction Alpha 16: </w:t>
      </w:r>
      <w:r w:rsidR="008979BC">
        <w:t>0,0</w:t>
      </w:r>
      <w:r w:rsidR="002C4A95">
        <w:t xml:space="preserve"> =&gt;</w:t>
      </w:r>
      <w:r w:rsidR="008F7DBF">
        <w:t>0/16</w:t>
      </w:r>
    </w:p>
    <w:p w14:paraId="4A10277A" w14:textId="4DF276DD" w:rsidR="006B52FB" w:rsidRPr="006A139F" w:rsidRDefault="006B52FB" w:rsidP="006B52FB">
      <w:pPr>
        <w:pStyle w:val="ListParagraph"/>
        <w:numPr>
          <w:ilvl w:val="1"/>
          <w:numId w:val="5"/>
        </w:numPr>
      </w:pPr>
      <w:r w:rsidRPr="006A139F">
        <w:t xml:space="preserve">Pure: </w:t>
      </w:r>
      <w:r w:rsidR="008979BC">
        <w:t>0,0</w:t>
      </w:r>
      <w:r w:rsidR="002C4A95">
        <w:t xml:space="preserve"> =&gt;</w:t>
      </w:r>
      <w:r w:rsidR="008F7DBF">
        <w:t>0/16</w:t>
      </w:r>
    </w:p>
    <w:p w14:paraId="68C757CC" w14:textId="4785D466" w:rsidR="006B52FB" w:rsidRDefault="006B52FB" w:rsidP="006B52FB">
      <w:pPr>
        <w:pStyle w:val="ListParagraph"/>
        <w:numPr>
          <w:ilvl w:val="1"/>
          <w:numId w:val="5"/>
        </w:numPr>
      </w:pPr>
      <w:r w:rsidRPr="006A139F">
        <w:t xml:space="preserve">Impure: </w:t>
      </w:r>
      <w:r w:rsidR="008979BC">
        <w:t>0,0</w:t>
      </w:r>
      <w:r w:rsidR="002C4A95">
        <w:t xml:space="preserve"> =&gt;</w:t>
      </w:r>
      <w:r w:rsidR="008F7DBF">
        <w:t>0/16</w:t>
      </w:r>
    </w:p>
    <w:p w14:paraId="6D9DB298" w14:textId="1E8B1584" w:rsidR="004C5751" w:rsidRDefault="004C5751" w:rsidP="004C5751">
      <w:pPr>
        <w:pStyle w:val="ListParagraph"/>
        <w:numPr>
          <w:ilvl w:val="0"/>
          <w:numId w:val="5"/>
        </w:numPr>
      </w:pPr>
      <w:r>
        <w:t>REMMA</w:t>
      </w:r>
      <w:r w:rsidR="00154B8B">
        <w:t>:</w:t>
      </w:r>
    </w:p>
    <w:p w14:paraId="55D95EFD" w14:textId="77777777" w:rsidR="004C5751" w:rsidRDefault="004C5751" w:rsidP="004C5751">
      <w:pPr>
        <w:pStyle w:val="ListParagraph"/>
        <w:numPr>
          <w:ilvl w:val="1"/>
          <w:numId w:val="5"/>
        </w:numPr>
      </w:pPr>
      <w:r>
        <w:t>Interaction Alpha 8: 0,0 =&gt;0/16</w:t>
      </w:r>
    </w:p>
    <w:p w14:paraId="0F1DEDCC" w14:textId="77777777" w:rsidR="004C5751" w:rsidRPr="006A139F" w:rsidRDefault="004C5751" w:rsidP="004C5751">
      <w:pPr>
        <w:pStyle w:val="ListParagraph"/>
        <w:numPr>
          <w:ilvl w:val="1"/>
          <w:numId w:val="5"/>
        </w:numPr>
      </w:pPr>
      <w:r>
        <w:t>Interaction Alpha 16: 0,0 =&gt;0/16</w:t>
      </w:r>
    </w:p>
    <w:p w14:paraId="0A387571" w14:textId="77777777" w:rsidR="004C5751" w:rsidRPr="006A139F" w:rsidRDefault="004C5751" w:rsidP="004C5751">
      <w:pPr>
        <w:pStyle w:val="ListParagraph"/>
        <w:numPr>
          <w:ilvl w:val="1"/>
          <w:numId w:val="5"/>
        </w:numPr>
      </w:pPr>
      <w:r w:rsidRPr="006A139F">
        <w:t xml:space="preserve">Pure: </w:t>
      </w:r>
      <w:r>
        <w:t>0,0 =&gt;0/16</w:t>
      </w:r>
    </w:p>
    <w:p w14:paraId="77A11F61" w14:textId="36E088FB" w:rsidR="00041175" w:rsidRDefault="004C5751" w:rsidP="00EF5CB6">
      <w:pPr>
        <w:pStyle w:val="ListParagraph"/>
        <w:numPr>
          <w:ilvl w:val="1"/>
          <w:numId w:val="5"/>
        </w:numPr>
      </w:pPr>
      <w:r w:rsidRPr="006A139F">
        <w:t xml:space="preserve">Impure: </w:t>
      </w:r>
      <w:r>
        <w:t>0,0 =&gt;0/16</w:t>
      </w:r>
      <w:r w:rsidR="00041175">
        <w:br w:type="page"/>
      </w:r>
    </w:p>
    <w:p w14:paraId="31DB8F3A" w14:textId="1D5D8980" w:rsidR="00226FBB" w:rsidRDefault="00226FBB" w:rsidP="00226FBB">
      <w:pPr>
        <w:pStyle w:val="Heading1"/>
      </w:pPr>
      <w:bookmarkStart w:id="8" w:name="_Toc196863679"/>
      <w:r>
        <w:lastRenderedPageBreak/>
        <w:t xml:space="preserve">SECTION </w:t>
      </w:r>
      <w:r w:rsidR="00A56E47">
        <w:t>9</w:t>
      </w:r>
      <w:r>
        <w:t xml:space="preserve"> ASSEMBLY OF TOOLS</w:t>
      </w:r>
      <w:bookmarkEnd w:id="8"/>
    </w:p>
    <w:p w14:paraId="7904EDA2" w14:textId="41F462AA" w:rsidR="00226FBB" w:rsidRDefault="00226FBB" w:rsidP="00226FBB">
      <w:r>
        <w:t xml:space="preserve">Seeing as each tool has its own strengths and weaknesses it is natural to ask whether the tools can be somehow combined in order to attain better overall performance than from any single tool. </w:t>
      </w:r>
    </w:p>
    <w:p w14:paraId="65161EE0" w14:textId="71B71ACC" w:rsidR="006F03F0" w:rsidRDefault="006F03F0" w:rsidP="00226FBB">
      <w:r>
        <w:t xml:space="preserve">As shown above each tool has its own strength and weaknesses. </w:t>
      </w:r>
    </w:p>
    <w:p w14:paraId="4A21B5C3" w14:textId="1D1DDEEF" w:rsidR="006F03F0" w:rsidRDefault="006F03F0" w:rsidP="00226FBB">
      <w:r>
        <w:t xml:space="preserve">MDR seems to be most versatile, while EpiSNP is least effective, with remaining tools performing somewhere in between. </w:t>
      </w:r>
    </w:p>
    <w:p w14:paraId="3EF65E1B" w14:textId="4AD5A2F0" w:rsidR="006F03F0" w:rsidRDefault="006F03F0" w:rsidP="00226FBB">
      <w:r>
        <w:t>One way to take advantage of multiple tools is by using them together. An effective scheme could be such that a detection made by at least two tools (using different underlying models) is given more weight. Especially, if this detection is near the top of the ranked list for multiple tools.</w:t>
      </w:r>
    </w:p>
    <w:p w14:paraId="14E6690B" w14:textId="6B59077F" w:rsidR="006F03F0" w:rsidRDefault="006F03F0" w:rsidP="00226FBB">
      <w:r>
        <w:t xml:space="preserve">If looking for interactions of pre-determined statistical type (ex: dominant), an appropriate tool could also be selected in a targeted manner. </w:t>
      </w:r>
    </w:p>
    <w:p w14:paraId="41463C5D" w14:textId="1E4FED97" w:rsidR="00F00229" w:rsidRDefault="00F00229">
      <w:r>
        <w:br w:type="page"/>
      </w:r>
    </w:p>
    <w:p w14:paraId="5A3A83DB" w14:textId="7E0580EB" w:rsidR="00F00229" w:rsidRDefault="00F00229" w:rsidP="00F00229">
      <w:pPr>
        <w:pStyle w:val="Heading1"/>
      </w:pPr>
      <w:bookmarkStart w:id="9" w:name="_Toc196863680"/>
      <w:r>
        <w:lastRenderedPageBreak/>
        <w:t>SECTION 1</w:t>
      </w:r>
      <w:r w:rsidR="00A56E47">
        <w:t>0</w:t>
      </w:r>
      <w:r>
        <w:t xml:space="preserve"> </w:t>
      </w:r>
      <w:r w:rsidR="00D13757">
        <w:t>ADOLESCENT BRAIN COGNITIVE DEVELOPMENT DATASET</w:t>
      </w:r>
      <w:bookmarkEnd w:id="9"/>
    </w:p>
    <w:p w14:paraId="0306486A" w14:textId="00AF1198" w:rsidR="00A56E47" w:rsidRDefault="00A56E47" w:rsidP="00F00229">
      <w:r>
        <w:t>The impact of covariate adjustment on phenotype distribution is examined in supplemental figure 1.</w:t>
      </w:r>
    </w:p>
    <w:p w14:paraId="2E1ADB01" w14:textId="171B5C80" w:rsidR="00F00229" w:rsidRPr="00F00229" w:rsidRDefault="00F00229" w:rsidP="00F00229">
      <w:r>
        <w:rPr>
          <w:noProof/>
        </w:rPr>
        <w:drawing>
          <wp:inline distT="0" distB="0" distL="0" distR="0" wp14:anchorId="6EBAC173" wp14:editId="0AA1B860">
            <wp:extent cx="5935980" cy="2118360"/>
            <wp:effectExtent l="0" t="0" r="7620" b="0"/>
            <wp:docPr id="1592912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0320" b="16210"/>
                    <a:stretch/>
                  </pic:blipFill>
                  <pic:spPr bwMode="auto">
                    <a:xfrm>
                      <a:off x="0" y="0"/>
                      <a:ext cx="5935980" cy="2118360"/>
                    </a:xfrm>
                    <a:prstGeom prst="rect">
                      <a:avLst/>
                    </a:prstGeom>
                    <a:noFill/>
                    <a:ln>
                      <a:noFill/>
                    </a:ln>
                    <a:extLst>
                      <a:ext uri="{53640926-AAD7-44D8-BBD7-CCE9431645EC}">
                        <a14:shadowObscured xmlns:a14="http://schemas.microsoft.com/office/drawing/2010/main"/>
                      </a:ext>
                    </a:extLst>
                  </pic:spPr>
                </pic:pic>
              </a:graphicData>
            </a:graphic>
          </wp:inline>
        </w:drawing>
      </w:r>
    </w:p>
    <w:p w14:paraId="3FA8A798" w14:textId="41B53BB1" w:rsidR="00F00229" w:rsidRDefault="00A56E47" w:rsidP="00F00229">
      <w:pPr>
        <w:pStyle w:val="Caption"/>
        <w:rPr>
          <w:rFonts w:ascii="Times New Roman" w:hAnsi="Times New Roman" w:cs="Times New Roman"/>
          <w:sz w:val="24"/>
          <w:szCs w:val="24"/>
        </w:rPr>
      </w:pPr>
      <w:r>
        <w:rPr>
          <w:b/>
          <w:bCs/>
        </w:rPr>
        <w:t xml:space="preserve">Supplemental </w:t>
      </w:r>
      <w:r w:rsidR="00F00229" w:rsidRPr="00AD16EC">
        <w:rPr>
          <w:b/>
          <w:bCs/>
        </w:rPr>
        <w:t xml:space="preserve">Figure </w:t>
      </w:r>
      <w:r>
        <w:rPr>
          <w:b/>
          <w:bCs/>
        </w:rPr>
        <w:t>1</w:t>
      </w:r>
      <w:r w:rsidR="00F00229" w:rsidRPr="00AD16EC">
        <w:rPr>
          <w:b/>
          <w:bCs/>
        </w:rPr>
        <w:t>: Histograms of externalizing T-scores and of residuals attained by removing the covariates</w:t>
      </w:r>
      <w:r w:rsidR="00F00229">
        <w:t xml:space="preserve">. The covariates are top ten principal components of kinship matrix and one hot encoded batch site wherein the sample (blood or saliva) was processed. </w:t>
      </w:r>
    </w:p>
    <w:p w14:paraId="7B5A8202" w14:textId="152D47A8" w:rsidR="003560A2" w:rsidRDefault="003560A2">
      <w:r>
        <w:br w:type="page"/>
      </w:r>
    </w:p>
    <w:p w14:paraId="0522C13D" w14:textId="0A384EFA" w:rsidR="00226FBB" w:rsidRDefault="003560A2" w:rsidP="003560A2">
      <w:pPr>
        <w:rPr>
          <w:rFonts w:cstheme="minorHAnsi"/>
          <w:b/>
          <w:bCs/>
          <w:sz w:val="28"/>
          <w:szCs w:val="28"/>
        </w:rPr>
      </w:pPr>
      <w:r w:rsidRPr="003560A2">
        <w:rPr>
          <w:rFonts w:cstheme="minorHAnsi"/>
          <w:b/>
          <w:bCs/>
          <w:sz w:val="28"/>
          <w:szCs w:val="28"/>
        </w:rPr>
        <w:lastRenderedPageBreak/>
        <w:t>References</w:t>
      </w:r>
    </w:p>
    <w:p w14:paraId="5C51C831" w14:textId="77777777" w:rsidR="004B5D70" w:rsidRPr="004B5D70" w:rsidRDefault="003560A2" w:rsidP="004B5D70">
      <w:pPr>
        <w:pStyle w:val="Bibliography"/>
        <w:rPr>
          <w:rFonts w:ascii="Calibri" w:hAnsi="Calibri" w:cs="Calibri"/>
          <w:sz w:val="24"/>
        </w:rPr>
      </w:pPr>
      <w:r w:rsidRPr="003560A2">
        <w:rPr>
          <w:rFonts w:cstheme="minorHAnsi"/>
          <w:sz w:val="24"/>
          <w:szCs w:val="24"/>
        </w:rPr>
        <w:fldChar w:fldCharType="begin"/>
      </w:r>
      <w:r w:rsidRPr="003560A2">
        <w:rPr>
          <w:rFonts w:cstheme="minorHAnsi"/>
          <w:sz w:val="24"/>
          <w:szCs w:val="24"/>
        </w:rPr>
        <w:instrText xml:space="preserve"> ADDIN ZOTERO_BIBL {"uncited":[],"omitted":[],"custom":[]} CSL_BIBLIOGRAPHY </w:instrText>
      </w:r>
      <w:r w:rsidRPr="003560A2">
        <w:rPr>
          <w:rFonts w:cstheme="minorHAnsi"/>
          <w:sz w:val="24"/>
          <w:szCs w:val="24"/>
        </w:rPr>
        <w:fldChar w:fldCharType="separate"/>
      </w:r>
      <w:r w:rsidR="004B5D70" w:rsidRPr="004B5D70">
        <w:rPr>
          <w:rFonts w:ascii="Calibri" w:hAnsi="Calibri" w:cs="Calibri"/>
          <w:sz w:val="24"/>
        </w:rPr>
        <w:t>[1]</w:t>
      </w:r>
      <w:r w:rsidR="004B5D70" w:rsidRPr="004B5D70">
        <w:rPr>
          <w:rFonts w:ascii="Calibri" w:hAnsi="Calibri" w:cs="Calibri"/>
          <w:sz w:val="24"/>
        </w:rPr>
        <w:tab/>
        <w:t xml:space="preserve">D. B. Blumenthal, L. Viola, M. List, J. Baumbach, P. Tieri, and T. Kacprowski, “EpiGEN: an epistasis simulation pipeline,” </w:t>
      </w:r>
      <w:r w:rsidR="004B5D70" w:rsidRPr="004B5D70">
        <w:rPr>
          <w:rFonts w:ascii="Calibri" w:hAnsi="Calibri" w:cs="Calibri"/>
          <w:i/>
          <w:iCs/>
          <w:sz w:val="24"/>
        </w:rPr>
        <w:t>Bioinformatics</w:t>
      </w:r>
      <w:r w:rsidR="004B5D70" w:rsidRPr="004B5D70">
        <w:rPr>
          <w:rFonts w:ascii="Calibri" w:hAnsi="Calibri" w:cs="Calibri"/>
          <w:sz w:val="24"/>
        </w:rPr>
        <w:t>, vol. 36, no. 19, pp. 4957–4959, Dec. 2020, doi: 10.1093/bioinformatics/btaa245.</w:t>
      </w:r>
    </w:p>
    <w:p w14:paraId="4879F0A5" w14:textId="77777777" w:rsidR="004B5D70" w:rsidRPr="004B5D70" w:rsidRDefault="004B5D70" w:rsidP="004B5D70">
      <w:pPr>
        <w:pStyle w:val="Bibliography"/>
        <w:rPr>
          <w:rFonts w:ascii="Calibri" w:hAnsi="Calibri" w:cs="Calibri"/>
          <w:sz w:val="24"/>
        </w:rPr>
      </w:pPr>
      <w:r w:rsidRPr="004B5D70">
        <w:rPr>
          <w:rFonts w:ascii="Calibri" w:hAnsi="Calibri" w:cs="Calibri"/>
          <w:sz w:val="24"/>
        </w:rPr>
        <w:t>[2]</w:t>
      </w:r>
      <w:r w:rsidRPr="004B5D70">
        <w:rPr>
          <w:rFonts w:ascii="Calibri" w:hAnsi="Calibri" w:cs="Calibri"/>
          <w:sz w:val="24"/>
        </w:rPr>
        <w:tab/>
        <w:t>“Epistasis and Its Effects on Phenotype | Learn Science at Scitable.” Accessed: Apr. 05, 2025. [Online]. Available: http://www.nature.com/scitable/topicpage/epistasis-gene-interaction-and-phenotype-effects-460</w:t>
      </w:r>
    </w:p>
    <w:p w14:paraId="0911B28D" w14:textId="77777777" w:rsidR="004B5D70" w:rsidRPr="004B5D70" w:rsidRDefault="004B5D70" w:rsidP="004B5D70">
      <w:pPr>
        <w:pStyle w:val="Bibliography"/>
        <w:rPr>
          <w:rFonts w:ascii="Calibri" w:hAnsi="Calibri" w:cs="Calibri"/>
          <w:sz w:val="24"/>
        </w:rPr>
      </w:pPr>
      <w:r w:rsidRPr="004B5D70">
        <w:rPr>
          <w:rFonts w:ascii="Calibri" w:hAnsi="Calibri" w:cs="Calibri"/>
          <w:sz w:val="24"/>
        </w:rPr>
        <w:t>[3]</w:t>
      </w:r>
      <w:r w:rsidRPr="004B5D70">
        <w:rPr>
          <w:rFonts w:ascii="Calibri" w:hAnsi="Calibri" w:cs="Calibri"/>
          <w:sz w:val="24"/>
        </w:rPr>
        <w:tab/>
        <w:t xml:space="preserve">S. Batista </w:t>
      </w:r>
      <w:r w:rsidRPr="004B5D70">
        <w:rPr>
          <w:rFonts w:ascii="Calibri" w:hAnsi="Calibri" w:cs="Calibri"/>
          <w:i/>
          <w:iCs/>
          <w:sz w:val="24"/>
        </w:rPr>
        <w:t>et al.</w:t>
      </w:r>
      <w:r w:rsidRPr="004B5D70">
        <w:rPr>
          <w:rFonts w:ascii="Calibri" w:hAnsi="Calibri" w:cs="Calibri"/>
          <w:sz w:val="24"/>
        </w:rPr>
        <w:t xml:space="preserve">, “Computational framework for statistical epistasis supports XOR penetrance function in a living system,” May 09, 2023, </w:t>
      </w:r>
      <w:r w:rsidRPr="004B5D70">
        <w:rPr>
          <w:rFonts w:ascii="Calibri" w:hAnsi="Calibri" w:cs="Calibri"/>
          <w:i/>
          <w:iCs/>
          <w:sz w:val="24"/>
        </w:rPr>
        <w:t>bioRxiv</w:t>
      </w:r>
      <w:r w:rsidRPr="004B5D70">
        <w:rPr>
          <w:rFonts w:ascii="Calibri" w:hAnsi="Calibri" w:cs="Calibri"/>
          <w:sz w:val="24"/>
        </w:rPr>
        <w:t>. doi: 10.1101/2023.05.09.539940.</w:t>
      </w:r>
    </w:p>
    <w:p w14:paraId="43804D49" w14:textId="2BC23FDF" w:rsidR="003560A2" w:rsidRPr="003560A2" w:rsidRDefault="003560A2" w:rsidP="003560A2">
      <w:pPr>
        <w:rPr>
          <w:rFonts w:cstheme="minorHAnsi"/>
          <w:sz w:val="28"/>
          <w:szCs w:val="28"/>
        </w:rPr>
      </w:pPr>
      <w:r w:rsidRPr="003560A2">
        <w:rPr>
          <w:rFonts w:cstheme="minorHAnsi"/>
          <w:sz w:val="24"/>
          <w:szCs w:val="24"/>
        </w:rPr>
        <w:fldChar w:fldCharType="end"/>
      </w:r>
    </w:p>
    <w:sectPr w:rsidR="003560A2" w:rsidRPr="003560A2">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2455AB" w14:textId="77777777" w:rsidR="00615583" w:rsidRDefault="00615583" w:rsidP="00A14495">
      <w:pPr>
        <w:spacing w:after="0" w:line="240" w:lineRule="auto"/>
      </w:pPr>
      <w:r>
        <w:separator/>
      </w:r>
    </w:p>
  </w:endnote>
  <w:endnote w:type="continuationSeparator" w:id="0">
    <w:p w14:paraId="04786E70" w14:textId="77777777" w:rsidR="00615583" w:rsidRDefault="00615583" w:rsidP="00A144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7545141"/>
      <w:docPartObj>
        <w:docPartGallery w:val="Page Numbers (Bottom of Page)"/>
        <w:docPartUnique/>
      </w:docPartObj>
    </w:sdtPr>
    <w:sdtEndPr>
      <w:rPr>
        <w:noProof/>
      </w:rPr>
    </w:sdtEndPr>
    <w:sdtContent>
      <w:p w14:paraId="66981C51" w14:textId="14ECE009" w:rsidR="00A14495" w:rsidRDefault="00A144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22A12A" w14:textId="77777777" w:rsidR="00A14495" w:rsidRDefault="00A144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99BA25" w14:textId="77777777" w:rsidR="00615583" w:rsidRDefault="00615583" w:rsidP="00A14495">
      <w:pPr>
        <w:spacing w:after="0" w:line="240" w:lineRule="auto"/>
      </w:pPr>
      <w:r>
        <w:separator/>
      </w:r>
    </w:p>
  </w:footnote>
  <w:footnote w:type="continuationSeparator" w:id="0">
    <w:p w14:paraId="1236BD6D" w14:textId="77777777" w:rsidR="00615583" w:rsidRDefault="00615583" w:rsidP="00A144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7A156E"/>
    <w:multiLevelType w:val="hybridMultilevel"/>
    <w:tmpl w:val="81C0141A"/>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A9A2B07"/>
    <w:multiLevelType w:val="hybridMultilevel"/>
    <w:tmpl w:val="B70A78E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49630D"/>
    <w:multiLevelType w:val="hybridMultilevel"/>
    <w:tmpl w:val="5470CF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824272"/>
    <w:multiLevelType w:val="hybridMultilevel"/>
    <w:tmpl w:val="896450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76240"/>
    <w:multiLevelType w:val="hybridMultilevel"/>
    <w:tmpl w:val="E2300D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10902AA"/>
    <w:multiLevelType w:val="hybridMultilevel"/>
    <w:tmpl w:val="31FC1D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7A213D"/>
    <w:multiLevelType w:val="hybridMultilevel"/>
    <w:tmpl w:val="A8320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B66071"/>
    <w:multiLevelType w:val="hybridMultilevel"/>
    <w:tmpl w:val="DE90B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F71D50"/>
    <w:multiLevelType w:val="hybridMultilevel"/>
    <w:tmpl w:val="67161F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1F5B5A"/>
    <w:multiLevelType w:val="hybridMultilevel"/>
    <w:tmpl w:val="983245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4D4408"/>
    <w:multiLevelType w:val="hybridMultilevel"/>
    <w:tmpl w:val="C4D6CA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8647450">
    <w:abstractNumId w:val="5"/>
  </w:num>
  <w:num w:numId="2" w16cid:durableId="602612410">
    <w:abstractNumId w:val="9"/>
  </w:num>
  <w:num w:numId="3" w16cid:durableId="971252870">
    <w:abstractNumId w:val="11"/>
  </w:num>
  <w:num w:numId="4" w16cid:durableId="1471440782">
    <w:abstractNumId w:val="8"/>
  </w:num>
  <w:num w:numId="5" w16cid:durableId="2130321361">
    <w:abstractNumId w:val="6"/>
  </w:num>
  <w:num w:numId="6" w16cid:durableId="787434377">
    <w:abstractNumId w:val="1"/>
  </w:num>
  <w:num w:numId="7" w16cid:durableId="645087446">
    <w:abstractNumId w:val="4"/>
  </w:num>
  <w:num w:numId="8" w16cid:durableId="1727872794">
    <w:abstractNumId w:val="2"/>
  </w:num>
  <w:num w:numId="9" w16cid:durableId="260840669">
    <w:abstractNumId w:val="10"/>
  </w:num>
  <w:num w:numId="10" w16cid:durableId="2045864965">
    <w:abstractNumId w:val="7"/>
  </w:num>
  <w:num w:numId="11" w16cid:durableId="316686533">
    <w:abstractNumId w:val="0"/>
  </w:num>
  <w:num w:numId="12" w16cid:durableId="12811088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1B8"/>
    <w:rsid w:val="00000818"/>
    <w:rsid w:val="000205A2"/>
    <w:rsid w:val="0002092F"/>
    <w:rsid w:val="00022CA0"/>
    <w:rsid w:val="0003049A"/>
    <w:rsid w:val="00041175"/>
    <w:rsid w:val="00046E88"/>
    <w:rsid w:val="0005335D"/>
    <w:rsid w:val="0007219B"/>
    <w:rsid w:val="0007485B"/>
    <w:rsid w:val="00080CBB"/>
    <w:rsid w:val="00081FE5"/>
    <w:rsid w:val="00085B91"/>
    <w:rsid w:val="00086C65"/>
    <w:rsid w:val="00093B59"/>
    <w:rsid w:val="000A41B8"/>
    <w:rsid w:val="000A4357"/>
    <w:rsid w:val="000B55C6"/>
    <w:rsid w:val="000C1C96"/>
    <w:rsid w:val="000D2302"/>
    <w:rsid w:val="000D395D"/>
    <w:rsid w:val="000D5767"/>
    <w:rsid w:val="000E062A"/>
    <w:rsid w:val="000E2FD7"/>
    <w:rsid w:val="001053AA"/>
    <w:rsid w:val="00106911"/>
    <w:rsid w:val="00113563"/>
    <w:rsid w:val="00116B1F"/>
    <w:rsid w:val="00120994"/>
    <w:rsid w:val="00130ABC"/>
    <w:rsid w:val="00130AE5"/>
    <w:rsid w:val="001373E3"/>
    <w:rsid w:val="00152651"/>
    <w:rsid w:val="001538C4"/>
    <w:rsid w:val="001542ED"/>
    <w:rsid w:val="00154B8B"/>
    <w:rsid w:val="001576AA"/>
    <w:rsid w:val="00170163"/>
    <w:rsid w:val="00175F54"/>
    <w:rsid w:val="00177518"/>
    <w:rsid w:val="001969D0"/>
    <w:rsid w:val="001A0FEB"/>
    <w:rsid w:val="001A2E05"/>
    <w:rsid w:val="001A5515"/>
    <w:rsid w:val="001B0729"/>
    <w:rsid w:val="001B2D64"/>
    <w:rsid w:val="001C27D8"/>
    <w:rsid w:val="001D0575"/>
    <w:rsid w:val="001D5BC4"/>
    <w:rsid w:val="001D5E60"/>
    <w:rsid w:val="001E301D"/>
    <w:rsid w:val="001F6DA8"/>
    <w:rsid w:val="0020495E"/>
    <w:rsid w:val="0021590B"/>
    <w:rsid w:val="00226FBB"/>
    <w:rsid w:val="00227DFA"/>
    <w:rsid w:val="00236D7E"/>
    <w:rsid w:val="00244E76"/>
    <w:rsid w:val="00255252"/>
    <w:rsid w:val="00255754"/>
    <w:rsid w:val="00262BBB"/>
    <w:rsid w:val="00291DE6"/>
    <w:rsid w:val="0029546A"/>
    <w:rsid w:val="002A10B0"/>
    <w:rsid w:val="002C0559"/>
    <w:rsid w:val="002C4A95"/>
    <w:rsid w:val="002C6D29"/>
    <w:rsid w:val="002D2D82"/>
    <w:rsid w:val="002E6667"/>
    <w:rsid w:val="002F035C"/>
    <w:rsid w:val="002F5756"/>
    <w:rsid w:val="00302983"/>
    <w:rsid w:val="003030F0"/>
    <w:rsid w:val="003067D4"/>
    <w:rsid w:val="00313334"/>
    <w:rsid w:val="003144EA"/>
    <w:rsid w:val="0032375F"/>
    <w:rsid w:val="00337751"/>
    <w:rsid w:val="003452A2"/>
    <w:rsid w:val="00352188"/>
    <w:rsid w:val="003560A2"/>
    <w:rsid w:val="003626D8"/>
    <w:rsid w:val="00363A4E"/>
    <w:rsid w:val="00371DDE"/>
    <w:rsid w:val="003766E6"/>
    <w:rsid w:val="00383FDD"/>
    <w:rsid w:val="003928F4"/>
    <w:rsid w:val="00394BD0"/>
    <w:rsid w:val="003A126A"/>
    <w:rsid w:val="003A600E"/>
    <w:rsid w:val="003B306B"/>
    <w:rsid w:val="003B585C"/>
    <w:rsid w:val="003B764C"/>
    <w:rsid w:val="003D4474"/>
    <w:rsid w:val="003D564A"/>
    <w:rsid w:val="003D569C"/>
    <w:rsid w:val="003E3C4F"/>
    <w:rsid w:val="003F1732"/>
    <w:rsid w:val="003F42D1"/>
    <w:rsid w:val="003F4816"/>
    <w:rsid w:val="004049A8"/>
    <w:rsid w:val="00407B4F"/>
    <w:rsid w:val="004273BB"/>
    <w:rsid w:val="0043055A"/>
    <w:rsid w:val="00435076"/>
    <w:rsid w:val="004378B2"/>
    <w:rsid w:val="004443F8"/>
    <w:rsid w:val="0045509E"/>
    <w:rsid w:val="004565B4"/>
    <w:rsid w:val="00462BAF"/>
    <w:rsid w:val="0047425E"/>
    <w:rsid w:val="00475FC8"/>
    <w:rsid w:val="00483388"/>
    <w:rsid w:val="00485249"/>
    <w:rsid w:val="00493123"/>
    <w:rsid w:val="00494AE9"/>
    <w:rsid w:val="004B5D70"/>
    <w:rsid w:val="004C31FF"/>
    <w:rsid w:val="004C5751"/>
    <w:rsid w:val="004D4938"/>
    <w:rsid w:val="004F5901"/>
    <w:rsid w:val="00523226"/>
    <w:rsid w:val="00525070"/>
    <w:rsid w:val="0053483E"/>
    <w:rsid w:val="00535CDF"/>
    <w:rsid w:val="005370AA"/>
    <w:rsid w:val="00546A20"/>
    <w:rsid w:val="0054718B"/>
    <w:rsid w:val="005621ED"/>
    <w:rsid w:val="00564823"/>
    <w:rsid w:val="00566096"/>
    <w:rsid w:val="00583E9F"/>
    <w:rsid w:val="00591DA4"/>
    <w:rsid w:val="00593EA1"/>
    <w:rsid w:val="00596471"/>
    <w:rsid w:val="005B6C92"/>
    <w:rsid w:val="005B73DB"/>
    <w:rsid w:val="005C4C74"/>
    <w:rsid w:val="005E6148"/>
    <w:rsid w:val="005F7B37"/>
    <w:rsid w:val="00607563"/>
    <w:rsid w:val="00613B4C"/>
    <w:rsid w:val="00615583"/>
    <w:rsid w:val="006158E2"/>
    <w:rsid w:val="0064471F"/>
    <w:rsid w:val="00644B6B"/>
    <w:rsid w:val="006460FB"/>
    <w:rsid w:val="00657E3B"/>
    <w:rsid w:val="00663E0F"/>
    <w:rsid w:val="006708DF"/>
    <w:rsid w:val="00671D4F"/>
    <w:rsid w:val="006755AF"/>
    <w:rsid w:val="00675FFD"/>
    <w:rsid w:val="00676379"/>
    <w:rsid w:val="006800F6"/>
    <w:rsid w:val="006852C8"/>
    <w:rsid w:val="006A139F"/>
    <w:rsid w:val="006A2695"/>
    <w:rsid w:val="006A70EA"/>
    <w:rsid w:val="006B053E"/>
    <w:rsid w:val="006B4350"/>
    <w:rsid w:val="006B52FB"/>
    <w:rsid w:val="006B53DB"/>
    <w:rsid w:val="006B6502"/>
    <w:rsid w:val="006C5189"/>
    <w:rsid w:val="006C7400"/>
    <w:rsid w:val="006D763B"/>
    <w:rsid w:val="006E4708"/>
    <w:rsid w:val="006E7612"/>
    <w:rsid w:val="006F03F0"/>
    <w:rsid w:val="006F4FFF"/>
    <w:rsid w:val="006F577E"/>
    <w:rsid w:val="007023EA"/>
    <w:rsid w:val="00713188"/>
    <w:rsid w:val="00716A99"/>
    <w:rsid w:val="00723659"/>
    <w:rsid w:val="00731A72"/>
    <w:rsid w:val="007339E8"/>
    <w:rsid w:val="00736D0A"/>
    <w:rsid w:val="00736E8A"/>
    <w:rsid w:val="007675B8"/>
    <w:rsid w:val="00780264"/>
    <w:rsid w:val="00780361"/>
    <w:rsid w:val="007811BA"/>
    <w:rsid w:val="00791A6A"/>
    <w:rsid w:val="007A1022"/>
    <w:rsid w:val="007A6737"/>
    <w:rsid w:val="007A6FF2"/>
    <w:rsid w:val="007B72E5"/>
    <w:rsid w:val="007C3136"/>
    <w:rsid w:val="007D4363"/>
    <w:rsid w:val="007D5817"/>
    <w:rsid w:val="007D63B4"/>
    <w:rsid w:val="007E5C53"/>
    <w:rsid w:val="007F1DF8"/>
    <w:rsid w:val="008206A9"/>
    <w:rsid w:val="0082112A"/>
    <w:rsid w:val="00821B02"/>
    <w:rsid w:val="00824A15"/>
    <w:rsid w:val="00826486"/>
    <w:rsid w:val="00832519"/>
    <w:rsid w:val="00850A3A"/>
    <w:rsid w:val="00852FFA"/>
    <w:rsid w:val="008540D1"/>
    <w:rsid w:val="00867136"/>
    <w:rsid w:val="00887076"/>
    <w:rsid w:val="00887E7F"/>
    <w:rsid w:val="00896A86"/>
    <w:rsid w:val="008979BC"/>
    <w:rsid w:val="008A06D8"/>
    <w:rsid w:val="008A1060"/>
    <w:rsid w:val="008A348F"/>
    <w:rsid w:val="008B11E3"/>
    <w:rsid w:val="008C28F2"/>
    <w:rsid w:val="008C4F2D"/>
    <w:rsid w:val="008E4066"/>
    <w:rsid w:val="008E43A2"/>
    <w:rsid w:val="008E45A3"/>
    <w:rsid w:val="008F7DBF"/>
    <w:rsid w:val="009014A6"/>
    <w:rsid w:val="00916184"/>
    <w:rsid w:val="009211A5"/>
    <w:rsid w:val="009220E7"/>
    <w:rsid w:val="00936FD4"/>
    <w:rsid w:val="009416C8"/>
    <w:rsid w:val="00944B7D"/>
    <w:rsid w:val="0095190C"/>
    <w:rsid w:val="00954235"/>
    <w:rsid w:val="00955D8D"/>
    <w:rsid w:val="00983243"/>
    <w:rsid w:val="00983E50"/>
    <w:rsid w:val="009A08D6"/>
    <w:rsid w:val="009A10D6"/>
    <w:rsid w:val="009A3521"/>
    <w:rsid w:val="009A6817"/>
    <w:rsid w:val="009A79B7"/>
    <w:rsid w:val="009B3E58"/>
    <w:rsid w:val="009B4E61"/>
    <w:rsid w:val="009B681D"/>
    <w:rsid w:val="009E0BA5"/>
    <w:rsid w:val="009E2B6A"/>
    <w:rsid w:val="009E6401"/>
    <w:rsid w:val="009F2FAF"/>
    <w:rsid w:val="00A072A2"/>
    <w:rsid w:val="00A14495"/>
    <w:rsid w:val="00A23633"/>
    <w:rsid w:val="00A270FD"/>
    <w:rsid w:val="00A30159"/>
    <w:rsid w:val="00A31F54"/>
    <w:rsid w:val="00A3253F"/>
    <w:rsid w:val="00A417BC"/>
    <w:rsid w:val="00A47B20"/>
    <w:rsid w:val="00A552D0"/>
    <w:rsid w:val="00A56E47"/>
    <w:rsid w:val="00A90DF5"/>
    <w:rsid w:val="00A916C5"/>
    <w:rsid w:val="00A91C16"/>
    <w:rsid w:val="00AA0A43"/>
    <w:rsid w:val="00AA746D"/>
    <w:rsid w:val="00AB1B7B"/>
    <w:rsid w:val="00AB3677"/>
    <w:rsid w:val="00AB4A9B"/>
    <w:rsid w:val="00AB646A"/>
    <w:rsid w:val="00AC4867"/>
    <w:rsid w:val="00AC7C90"/>
    <w:rsid w:val="00AD2918"/>
    <w:rsid w:val="00AD3230"/>
    <w:rsid w:val="00AD39A7"/>
    <w:rsid w:val="00AD7B14"/>
    <w:rsid w:val="00AE5B33"/>
    <w:rsid w:val="00B05955"/>
    <w:rsid w:val="00B10C27"/>
    <w:rsid w:val="00B127C6"/>
    <w:rsid w:val="00B1308E"/>
    <w:rsid w:val="00B2181F"/>
    <w:rsid w:val="00B24AA8"/>
    <w:rsid w:val="00B26F73"/>
    <w:rsid w:val="00B30E5B"/>
    <w:rsid w:val="00B31B51"/>
    <w:rsid w:val="00B34F38"/>
    <w:rsid w:val="00B378B4"/>
    <w:rsid w:val="00B45D10"/>
    <w:rsid w:val="00B46956"/>
    <w:rsid w:val="00B55588"/>
    <w:rsid w:val="00B648A8"/>
    <w:rsid w:val="00B70654"/>
    <w:rsid w:val="00B81862"/>
    <w:rsid w:val="00B8256C"/>
    <w:rsid w:val="00B82AAD"/>
    <w:rsid w:val="00BA263C"/>
    <w:rsid w:val="00BB1B8F"/>
    <w:rsid w:val="00BD3172"/>
    <w:rsid w:val="00BD4D9B"/>
    <w:rsid w:val="00BD7386"/>
    <w:rsid w:val="00BE0C3A"/>
    <w:rsid w:val="00BE17A3"/>
    <w:rsid w:val="00BE2412"/>
    <w:rsid w:val="00C14B56"/>
    <w:rsid w:val="00C22575"/>
    <w:rsid w:val="00C23B63"/>
    <w:rsid w:val="00C26792"/>
    <w:rsid w:val="00C32D1F"/>
    <w:rsid w:val="00C3621C"/>
    <w:rsid w:val="00C537BF"/>
    <w:rsid w:val="00C541AB"/>
    <w:rsid w:val="00C54463"/>
    <w:rsid w:val="00C6202C"/>
    <w:rsid w:val="00C704BF"/>
    <w:rsid w:val="00C73E14"/>
    <w:rsid w:val="00C7450F"/>
    <w:rsid w:val="00C74C3C"/>
    <w:rsid w:val="00C82BD8"/>
    <w:rsid w:val="00C83F93"/>
    <w:rsid w:val="00C842C8"/>
    <w:rsid w:val="00C91170"/>
    <w:rsid w:val="00C9169B"/>
    <w:rsid w:val="00C9335F"/>
    <w:rsid w:val="00C97AFE"/>
    <w:rsid w:val="00CB217A"/>
    <w:rsid w:val="00CB7796"/>
    <w:rsid w:val="00CC0FE7"/>
    <w:rsid w:val="00CC6224"/>
    <w:rsid w:val="00CD0545"/>
    <w:rsid w:val="00CD24A8"/>
    <w:rsid w:val="00CE1A06"/>
    <w:rsid w:val="00CE6C82"/>
    <w:rsid w:val="00CF07E8"/>
    <w:rsid w:val="00CF08CE"/>
    <w:rsid w:val="00CF1473"/>
    <w:rsid w:val="00CF4C5A"/>
    <w:rsid w:val="00D039D7"/>
    <w:rsid w:val="00D04A08"/>
    <w:rsid w:val="00D13757"/>
    <w:rsid w:val="00D24F2D"/>
    <w:rsid w:val="00D2660A"/>
    <w:rsid w:val="00D26DBB"/>
    <w:rsid w:val="00D2798A"/>
    <w:rsid w:val="00D4087C"/>
    <w:rsid w:val="00D43D64"/>
    <w:rsid w:val="00D47C86"/>
    <w:rsid w:val="00D51E92"/>
    <w:rsid w:val="00D65BE5"/>
    <w:rsid w:val="00D70435"/>
    <w:rsid w:val="00D73456"/>
    <w:rsid w:val="00D74770"/>
    <w:rsid w:val="00D80EC0"/>
    <w:rsid w:val="00D914A3"/>
    <w:rsid w:val="00DA145A"/>
    <w:rsid w:val="00DA1D9A"/>
    <w:rsid w:val="00DA554D"/>
    <w:rsid w:val="00DA78D7"/>
    <w:rsid w:val="00DB01AB"/>
    <w:rsid w:val="00DB2D8A"/>
    <w:rsid w:val="00DB5238"/>
    <w:rsid w:val="00DB7708"/>
    <w:rsid w:val="00DD2122"/>
    <w:rsid w:val="00DD3EA5"/>
    <w:rsid w:val="00DD540A"/>
    <w:rsid w:val="00DE5EF6"/>
    <w:rsid w:val="00DE6C5C"/>
    <w:rsid w:val="00DF1DB9"/>
    <w:rsid w:val="00DF2535"/>
    <w:rsid w:val="00DF7518"/>
    <w:rsid w:val="00E03A51"/>
    <w:rsid w:val="00E07BC0"/>
    <w:rsid w:val="00E1133E"/>
    <w:rsid w:val="00E11AFC"/>
    <w:rsid w:val="00E13BB4"/>
    <w:rsid w:val="00E15478"/>
    <w:rsid w:val="00E16C35"/>
    <w:rsid w:val="00E16D0C"/>
    <w:rsid w:val="00E210F0"/>
    <w:rsid w:val="00E2745D"/>
    <w:rsid w:val="00E35316"/>
    <w:rsid w:val="00E42586"/>
    <w:rsid w:val="00E55ADD"/>
    <w:rsid w:val="00E5713C"/>
    <w:rsid w:val="00E6111C"/>
    <w:rsid w:val="00E65220"/>
    <w:rsid w:val="00E65549"/>
    <w:rsid w:val="00E67576"/>
    <w:rsid w:val="00E67FB0"/>
    <w:rsid w:val="00E803E5"/>
    <w:rsid w:val="00E87376"/>
    <w:rsid w:val="00E9482F"/>
    <w:rsid w:val="00E976A7"/>
    <w:rsid w:val="00EB6AE3"/>
    <w:rsid w:val="00EC060B"/>
    <w:rsid w:val="00EC4144"/>
    <w:rsid w:val="00EC5D98"/>
    <w:rsid w:val="00EC6D80"/>
    <w:rsid w:val="00EF0A17"/>
    <w:rsid w:val="00EF2B7A"/>
    <w:rsid w:val="00EF2EB9"/>
    <w:rsid w:val="00EF59BE"/>
    <w:rsid w:val="00EF5CB6"/>
    <w:rsid w:val="00F00229"/>
    <w:rsid w:val="00F21EED"/>
    <w:rsid w:val="00F243D3"/>
    <w:rsid w:val="00F33960"/>
    <w:rsid w:val="00F44758"/>
    <w:rsid w:val="00F469D1"/>
    <w:rsid w:val="00F61E17"/>
    <w:rsid w:val="00F70ACD"/>
    <w:rsid w:val="00F7476A"/>
    <w:rsid w:val="00F75ABE"/>
    <w:rsid w:val="00F906C3"/>
    <w:rsid w:val="00F90C95"/>
    <w:rsid w:val="00F92F2D"/>
    <w:rsid w:val="00F93086"/>
    <w:rsid w:val="00FA02D1"/>
    <w:rsid w:val="00FB596A"/>
    <w:rsid w:val="00FC0210"/>
    <w:rsid w:val="00FC06D1"/>
    <w:rsid w:val="00FC3835"/>
    <w:rsid w:val="00FD08EC"/>
    <w:rsid w:val="00FD4D40"/>
    <w:rsid w:val="00FD70FB"/>
    <w:rsid w:val="00FD79EA"/>
    <w:rsid w:val="00FE08DB"/>
    <w:rsid w:val="00FE21C0"/>
    <w:rsid w:val="00FE3A38"/>
    <w:rsid w:val="00FE4C77"/>
    <w:rsid w:val="00FE6B2D"/>
    <w:rsid w:val="00FF12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F03914"/>
  <w15:chartTrackingRefBased/>
  <w15:docId w15:val="{B3541442-6BE1-4811-A03F-53AD2DD0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E9F"/>
  </w:style>
  <w:style w:type="paragraph" w:styleId="Heading1">
    <w:name w:val="heading 1"/>
    <w:basedOn w:val="Normal"/>
    <w:next w:val="Normal"/>
    <w:link w:val="Heading1Char"/>
    <w:uiPriority w:val="9"/>
    <w:qFormat/>
    <w:rsid w:val="001E301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092F"/>
    <w:pPr>
      <w:ind w:left="720"/>
      <w:contextualSpacing/>
    </w:pPr>
  </w:style>
  <w:style w:type="paragraph" w:styleId="Header">
    <w:name w:val="header"/>
    <w:basedOn w:val="Normal"/>
    <w:link w:val="HeaderChar"/>
    <w:uiPriority w:val="99"/>
    <w:unhideWhenUsed/>
    <w:rsid w:val="00A144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4495"/>
  </w:style>
  <w:style w:type="paragraph" w:styleId="Footer">
    <w:name w:val="footer"/>
    <w:basedOn w:val="Normal"/>
    <w:link w:val="FooterChar"/>
    <w:uiPriority w:val="99"/>
    <w:unhideWhenUsed/>
    <w:rsid w:val="00A144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4495"/>
  </w:style>
  <w:style w:type="character" w:customStyle="1" w:styleId="Heading1Char">
    <w:name w:val="Heading 1 Char"/>
    <w:basedOn w:val="DefaultParagraphFont"/>
    <w:link w:val="Heading1"/>
    <w:uiPriority w:val="9"/>
    <w:rsid w:val="001E301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E301D"/>
    <w:pPr>
      <w:outlineLvl w:val="9"/>
    </w:pPr>
    <w:rPr>
      <w:kern w:val="0"/>
      <w14:ligatures w14:val="none"/>
    </w:rPr>
  </w:style>
  <w:style w:type="paragraph" w:styleId="TOC1">
    <w:name w:val="toc 1"/>
    <w:basedOn w:val="Normal"/>
    <w:next w:val="Normal"/>
    <w:autoRedefine/>
    <w:uiPriority w:val="39"/>
    <w:unhideWhenUsed/>
    <w:rsid w:val="001E301D"/>
    <w:pPr>
      <w:spacing w:after="100"/>
    </w:pPr>
  </w:style>
  <w:style w:type="character" w:styleId="Hyperlink">
    <w:name w:val="Hyperlink"/>
    <w:basedOn w:val="DefaultParagraphFont"/>
    <w:uiPriority w:val="99"/>
    <w:unhideWhenUsed/>
    <w:rsid w:val="001E301D"/>
    <w:rPr>
      <w:color w:val="0563C1" w:themeColor="hyperlink"/>
      <w:u w:val="single"/>
    </w:rPr>
  </w:style>
  <w:style w:type="character" w:customStyle="1" w:styleId="bold">
    <w:name w:val="bold"/>
    <w:basedOn w:val="DefaultParagraphFont"/>
    <w:rsid w:val="00FD79EA"/>
  </w:style>
  <w:style w:type="character" w:customStyle="1" w:styleId="topiccitationitalics">
    <w:name w:val="topiccitationitalics"/>
    <w:basedOn w:val="DefaultParagraphFont"/>
    <w:rsid w:val="00FD79EA"/>
  </w:style>
  <w:style w:type="character" w:styleId="CommentReference">
    <w:name w:val="annotation reference"/>
    <w:basedOn w:val="DefaultParagraphFont"/>
    <w:uiPriority w:val="99"/>
    <w:semiHidden/>
    <w:unhideWhenUsed/>
    <w:rsid w:val="00C26792"/>
    <w:rPr>
      <w:sz w:val="16"/>
      <w:szCs w:val="16"/>
    </w:rPr>
  </w:style>
  <w:style w:type="paragraph" w:styleId="CommentText">
    <w:name w:val="annotation text"/>
    <w:basedOn w:val="Normal"/>
    <w:link w:val="CommentTextChar"/>
    <w:uiPriority w:val="99"/>
    <w:unhideWhenUsed/>
    <w:rsid w:val="00C26792"/>
    <w:pPr>
      <w:spacing w:line="240" w:lineRule="auto"/>
    </w:pPr>
    <w:rPr>
      <w:sz w:val="20"/>
      <w:szCs w:val="20"/>
    </w:rPr>
  </w:style>
  <w:style w:type="character" w:customStyle="1" w:styleId="CommentTextChar">
    <w:name w:val="Comment Text Char"/>
    <w:basedOn w:val="DefaultParagraphFont"/>
    <w:link w:val="CommentText"/>
    <w:uiPriority w:val="99"/>
    <w:rsid w:val="00C26792"/>
    <w:rPr>
      <w:sz w:val="20"/>
      <w:szCs w:val="20"/>
    </w:rPr>
  </w:style>
  <w:style w:type="paragraph" w:styleId="CommentSubject">
    <w:name w:val="annotation subject"/>
    <w:basedOn w:val="CommentText"/>
    <w:next w:val="CommentText"/>
    <w:link w:val="CommentSubjectChar"/>
    <w:uiPriority w:val="99"/>
    <w:semiHidden/>
    <w:unhideWhenUsed/>
    <w:rsid w:val="00C26792"/>
    <w:rPr>
      <w:b/>
      <w:bCs/>
    </w:rPr>
  </w:style>
  <w:style w:type="character" w:customStyle="1" w:styleId="CommentSubjectChar">
    <w:name w:val="Comment Subject Char"/>
    <w:basedOn w:val="CommentTextChar"/>
    <w:link w:val="CommentSubject"/>
    <w:uiPriority w:val="99"/>
    <w:semiHidden/>
    <w:rsid w:val="00C26792"/>
    <w:rPr>
      <w:b/>
      <w:bCs/>
      <w:sz w:val="20"/>
      <w:szCs w:val="20"/>
    </w:rPr>
  </w:style>
  <w:style w:type="paragraph" w:styleId="Caption">
    <w:name w:val="caption"/>
    <w:basedOn w:val="Normal"/>
    <w:next w:val="Normal"/>
    <w:uiPriority w:val="35"/>
    <w:unhideWhenUsed/>
    <w:qFormat/>
    <w:rsid w:val="00F00229"/>
    <w:pPr>
      <w:spacing w:after="200" w:line="240" w:lineRule="auto"/>
    </w:pPr>
    <w:rPr>
      <w:rFonts w:eastAsia="SimSun"/>
      <w:i/>
      <w:iCs/>
      <w:color w:val="44546A" w:themeColor="text2"/>
      <w:sz w:val="18"/>
      <w:szCs w:val="18"/>
    </w:rPr>
  </w:style>
  <w:style w:type="paragraph" w:styleId="Bibliography">
    <w:name w:val="Bibliography"/>
    <w:basedOn w:val="Normal"/>
    <w:next w:val="Normal"/>
    <w:uiPriority w:val="37"/>
    <w:unhideWhenUsed/>
    <w:rsid w:val="003560A2"/>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90D52-B424-4FC4-9888-7984799B0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0</TotalTime>
  <Pages>16</Pages>
  <Words>3795</Words>
  <Characters>2163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islav Listopad</dc:creator>
  <cp:keywords/>
  <dc:description/>
  <cp:lastModifiedBy>Stas Listopad</cp:lastModifiedBy>
  <cp:revision>415</cp:revision>
  <dcterms:created xsi:type="dcterms:W3CDTF">2023-05-08T08:41:00Z</dcterms:created>
  <dcterms:modified xsi:type="dcterms:W3CDTF">2025-04-30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7gUgF9l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